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AF6A90" w14:textId="77777777" w:rsidR="00CD28DA" w:rsidRPr="00621EDC" w:rsidRDefault="00CD28DA">
      <w:pPr>
        <w:rPr>
          <w:b/>
          <w:bCs/>
          <w:sz w:val="28"/>
          <w:szCs w:val="22"/>
        </w:rPr>
      </w:pPr>
      <w:r w:rsidRPr="00621EDC">
        <w:rPr>
          <w:b/>
          <w:bCs/>
          <w:sz w:val="28"/>
          <w:szCs w:val="22"/>
        </w:rPr>
        <w:t xml:space="preserve">Sensitivity Analysis </w:t>
      </w:r>
    </w:p>
    <w:p w14:paraId="13607448" w14:textId="77777777" w:rsidR="00CD28DA" w:rsidRDefault="00CD28DA"/>
    <w:p w14:paraId="05C53FC0" w14:textId="795D985B" w:rsidR="0027623C" w:rsidRDefault="00CD28DA">
      <w:r>
        <w:t xml:space="preserve">This sensitivity analysis </w:t>
      </w:r>
      <w:r w:rsidR="0087354B">
        <w:t xml:space="preserve">measures the reactivity of our results to changes in the parameters. </w:t>
      </w:r>
      <w:r w:rsidR="0027623C">
        <w:t xml:space="preserve">The sensitivity factor was calculated as: </w:t>
      </w:r>
    </w:p>
    <w:p w14:paraId="317FDDC2" w14:textId="0268B3C5" w:rsidR="0027623C" w:rsidRDefault="007D3FBB">
      <m:oMathPara>
        <m:oMath>
          <m:f>
            <m:fPr>
              <m:ctrlPr>
                <w:rPr>
                  <w:rFonts w:ascii="Cambria Math" w:hAnsi="Cambria Math"/>
                  <w:i/>
                </w:rPr>
              </m:ctrlPr>
            </m:fPr>
            <m:num>
              <m:r>
                <w:rPr>
                  <w:rFonts w:ascii="Cambria Math" w:hAnsi="Cambria Math"/>
                </w:rPr>
                <m:t>∆R</m:t>
              </m:r>
            </m:num>
            <m:den>
              <m:r>
                <w:rPr>
                  <w:rFonts w:ascii="Cambria Math" w:hAnsi="Cambria Math"/>
                </w:rPr>
                <m:t>∆P</m:t>
              </m:r>
            </m:den>
          </m:f>
        </m:oMath>
      </m:oMathPara>
    </w:p>
    <w:p w14:paraId="58455D78" w14:textId="1BB886DA" w:rsidR="0027623C" w:rsidRDefault="0027623C">
      <w:r>
        <w:t xml:space="preserve">In this equation, </w:t>
      </w:r>
      <m:oMath>
        <m:r>
          <w:rPr>
            <w:rFonts w:ascii="Cambria Math" w:hAnsi="Cambria Math"/>
          </w:rPr>
          <m:t>∆</m:t>
        </m:r>
      </m:oMath>
      <w:r>
        <w:t xml:space="preserve">R is the percent change in the result value and </w:t>
      </w:r>
      <m:oMath>
        <m:r>
          <w:rPr>
            <w:rFonts w:ascii="Cambria Math" w:hAnsi="Cambria Math"/>
          </w:rPr>
          <m:t>∆</m:t>
        </m:r>
      </m:oMath>
      <w:r>
        <w:t>P is the percent change in the parameter value</w:t>
      </w:r>
      <w:r w:rsidR="008D2DDA">
        <w:t xml:space="preserve"> (S6</w:t>
      </w:r>
      <w:r w:rsidR="00B14D67">
        <w:t xml:space="preserve"> Data</w:t>
      </w:r>
      <w:r w:rsidR="008D2DDA">
        <w:t>)</w:t>
      </w:r>
      <w:r>
        <w:t xml:space="preserve">. </w:t>
      </w:r>
    </w:p>
    <w:p w14:paraId="20C8D972" w14:textId="77777777" w:rsidR="0027623C" w:rsidRDefault="0027623C"/>
    <w:p w14:paraId="799756D9" w14:textId="27B98177" w:rsidR="00CD28DA" w:rsidRDefault="0087354B">
      <w:r>
        <w:t xml:space="preserve">The parameters </w:t>
      </w:r>
      <w:r w:rsidR="00621EDC">
        <w:t>included in this analysis are:</w:t>
      </w:r>
      <w:r>
        <w:t xml:space="preserve"> lifetime of clothing, production losses, washing frequency, percentage of clothing in-use, microfiber shed rate (machine and hand washing), </w:t>
      </w:r>
      <w:r w:rsidR="0027623C">
        <w:t xml:space="preserve">WWTP </w:t>
      </w:r>
      <w:r>
        <w:t>microfiber retention rate</w:t>
      </w:r>
      <w:r w:rsidR="0027623C">
        <w:t xml:space="preserve">, and washing machine ownership. </w:t>
      </w:r>
      <w:r w:rsidR="00DD46FE">
        <w:t>Four</w:t>
      </w:r>
      <w:r w:rsidR="00A92925">
        <w:t xml:space="preserve"> </w:t>
      </w:r>
      <w:r w:rsidR="0027623C">
        <w:t>parameters proved to be highly sensitive with a sensitivity factor of ≥1</w:t>
      </w:r>
      <w:r w:rsidR="00621EDC">
        <w:t xml:space="preserve"> or </w:t>
      </w:r>
      <w:r w:rsidR="009621FA" w:rsidRPr="00CA09D8">
        <w:t>≤</w:t>
      </w:r>
      <w:r w:rsidR="00621EDC">
        <w:t xml:space="preserve">-1 </w:t>
      </w:r>
      <w:r w:rsidR="0027623C">
        <w:t>(S1</w:t>
      </w:r>
      <w:r w:rsidR="00B14D67">
        <w:t xml:space="preserve"> Table</w:t>
      </w:r>
      <w:r w:rsidR="0027623C">
        <w:t>)</w:t>
      </w:r>
      <w:r w:rsidR="003F12AF">
        <w:t xml:space="preserve"> while one parameter, </w:t>
      </w:r>
      <w:r w:rsidR="00DD46FE">
        <w:t>washing machine ownership</w:t>
      </w:r>
      <w:r w:rsidR="003F12AF">
        <w:t>, was moderately sensitive</w:t>
      </w:r>
      <w:r w:rsidR="0027623C">
        <w:t xml:space="preserve">. An alternative scenario analysis was performed below for each of these highly </w:t>
      </w:r>
      <w:r w:rsidR="003F12AF">
        <w:t xml:space="preserve">and moderately </w:t>
      </w:r>
      <w:r w:rsidR="0027623C">
        <w:t>sensitive parameters</w:t>
      </w:r>
      <w:r w:rsidR="00C60D04">
        <w:t xml:space="preserve"> (See S2</w:t>
      </w:r>
      <w:r w:rsidR="00B14D67">
        <w:t xml:space="preserve"> Table</w:t>
      </w:r>
      <w:r w:rsidR="00C60D04">
        <w:t xml:space="preserve"> and S3 for results)</w:t>
      </w:r>
      <w:r w:rsidR="0027623C">
        <w:t xml:space="preserve">. </w:t>
      </w:r>
      <w:r w:rsidR="008A75E5">
        <w:t>Please see S</w:t>
      </w:r>
      <w:r w:rsidR="00B14D67">
        <w:t>1 Table</w:t>
      </w:r>
      <w:r w:rsidR="008A75E5">
        <w:t xml:space="preserve"> for a summary of the results of the sensitivity analysis. See the supplementary excel file for the details of the sensitivity analysis.</w:t>
      </w:r>
    </w:p>
    <w:p w14:paraId="62C94DA9" w14:textId="0A59335E" w:rsidR="00CD28DA" w:rsidRDefault="00B8052F">
      <w:r>
        <w:rPr>
          <w:noProof/>
        </w:rPr>
        <mc:AlternateContent>
          <mc:Choice Requires="wps">
            <w:drawing>
              <wp:anchor distT="45720" distB="45720" distL="114300" distR="114300" simplePos="0" relativeHeight="251662336" behindDoc="0" locked="0" layoutInCell="1" allowOverlap="1" wp14:anchorId="5C94B951" wp14:editId="66A176C9">
                <wp:simplePos x="0" y="0"/>
                <wp:positionH relativeFrom="margin">
                  <wp:posOffset>-635</wp:posOffset>
                </wp:positionH>
                <wp:positionV relativeFrom="paragraph">
                  <wp:posOffset>332217</wp:posOffset>
                </wp:positionV>
                <wp:extent cx="6310630" cy="1404620"/>
                <wp:effectExtent l="0" t="0" r="139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0630" cy="1404620"/>
                        </a:xfrm>
                        <a:prstGeom prst="rect">
                          <a:avLst/>
                        </a:prstGeom>
                        <a:solidFill>
                          <a:srgbClr val="FFFFFF"/>
                        </a:solidFill>
                        <a:ln w="9525">
                          <a:solidFill>
                            <a:schemeClr val="bg1"/>
                          </a:solidFill>
                          <a:miter lim="800000"/>
                          <a:headEnd/>
                          <a:tailEnd/>
                        </a:ln>
                      </wps:spPr>
                      <wps:txbx>
                        <w:txbxContent>
                          <w:p w14:paraId="19C3BCAE" w14:textId="09552E71" w:rsidR="003479AB" w:rsidRDefault="003479AB">
                            <w:r>
                              <w:t>S1</w:t>
                            </w:r>
                            <w:r w:rsidR="00D1252E">
                              <w:t xml:space="preserve"> Table</w:t>
                            </w:r>
                            <w:r>
                              <w:t>. Summary table of the sensitivity of each parameter on the results of landfill, incineration, waterbody, terrestrial environments, and total emiss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C94B951" id="_x0000_t202" coordsize="21600,21600" o:spt="202" path="m,l,21600r21600,l21600,xe">
                <v:stroke joinstyle="miter"/>
                <v:path gradientshapeok="t" o:connecttype="rect"/>
              </v:shapetype>
              <v:shape id="Text Box 2" o:spid="_x0000_s1026" type="#_x0000_t202" style="position:absolute;margin-left:-.05pt;margin-top:26.15pt;width:496.9pt;height:110.6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" strokecolor="white [3212]">
                <v:textbox style="mso-fit-shape-to-text:t">
                  <w:txbxContent>
                    <w:p w14:paraId="19C3BCAE" w14:textId="09552E71" w:rsidR="003479AB" w:rsidRDefault="003479AB">
                      <w:r>
                        <w:t>S1</w:t>
                      </w:r>
                      <w:r w:rsidR="00D1252E">
                        <w:t xml:space="preserve"> Table</w:t>
                      </w:r>
                      <w:r>
                        <w:t>. Summary table of the sensitivity of each parameter on the results of landfill, incineration, waterbody, terrestrial environments, and total emissions.</w:t>
                      </w:r>
                    </w:p>
                  </w:txbxContent>
                </v:textbox>
                <w10:wrap type="square" anchorx="margin"/>
              </v:shape>
            </w:pict>
          </mc:Fallback>
        </mc:AlternateContent>
      </w:r>
    </w:p>
    <w:tbl>
      <w:tblPr>
        <w:tblW w:w="9961" w:type="dxa"/>
        <w:tblLook w:val="04A0" w:firstRow="1" w:lastRow="0" w:firstColumn="1" w:lastColumn="0" w:noHBand="0" w:noVBand="1"/>
      </w:tblPr>
      <w:tblGrid>
        <w:gridCol w:w="3460"/>
        <w:gridCol w:w="1117"/>
        <w:gridCol w:w="1825"/>
        <w:gridCol w:w="1371"/>
        <w:gridCol w:w="1563"/>
        <w:gridCol w:w="804"/>
      </w:tblGrid>
      <w:tr w:rsidR="00CD28DA" w:rsidRPr="00CD28DA" w14:paraId="3AD8D960" w14:textId="77777777" w:rsidTr="00CD28DA">
        <w:trPr>
          <w:trHeight w:val="300"/>
        </w:trPr>
        <w:tc>
          <w:tcPr>
            <w:tcW w:w="3460" w:type="dxa"/>
            <w:tcBorders>
              <w:top w:val="nil"/>
              <w:left w:val="nil"/>
              <w:bottom w:val="nil"/>
              <w:right w:val="nil"/>
            </w:tcBorders>
            <w:shd w:val="clear" w:color="auto" w:fill="auto"/>
            <w:noWrap/>
            <w:vAlign w:val="bottom"/>
            <w:hideMark/>
          </w:tcPr>
          <w:p w14:paraId="7D0E794D" w14:textId="77777777" w:rsidR="00CD28DA" w:rsidRPr="00CD28DA" w:rsidRDefault="00CD28DA" w:rsidP="00CD28DA">
            <w:pPr>
              <w:rPr>
                <w:sz w:val="20"/>
                <w:szCs w:val="24"/>
              </w:rPr>
            </w:pPr>
          </w:p>
        </w:tc>
        <w:tc>
          <w:tcPr>
            <w:tcW w:w="6501"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5068FF" w14:textId="683A468D" w:rsidR="00CD28DA" w:rsidRPr="00CD28DA" w:rsidRDefault="00CD28DA" w:rsidP="00CD28DA">
            <w:pPr>
              <w:jc w:val="center"/>
              <w:rPr>
                <w:rFonts w:ascii="Calibri" w:hAnsi="Calibri" w:cs="Calibri"/>
                <w:color w:val="000000"/>
                <w:sz w:val="22"/>
                <w:szCs w:val="22"/>
              </w:rPr>
            </w:pPr>
            <w:r w:rsidRPr="00CD28DA">
              <w:rPr>
                <w:rFonts w:ascii="Calibri" w:hAnsi="Calibri" w:cs="Calibri"/>
                <w:color w:val="000000"/>
                <w:sz w:val="22"/>
                <w:szCs w:val="22"/>
              </w:rPr>
              <w:t>Sensitivity factor</w:t>
            </w:r>
          </w:p>
        </w:tc>
      </w:tr>
      <w:tr w:rsidR="00CD28DA" w:rsidRPr="00CD28DA" w14:paraId="6449703B" w14:textId="77777777" w:rsidTr="00283FCC">
        <w:trPr>
          <w:trHeight w:val="315"/>
        </w:trPr>
        <w:tc>
          <w:tcPr>
            <w:tcW w:w="3460" w:type="dxa"/>
            <w:tcBorders>
              <w:top w:val="nil"/>
              <w:left w:val="nil"/>
              <w:bottom w:val="nil"/>
              <w:right w:val="nil"/>
            </w:tcBorders>
            <w:shd w:val="clear" w:color="auto" w:fill="auto"/>
            <w:noWrap/>
            <w:vAlign w:val="bottom"/>
            <w:hideMark/>
          </w:tcPr>
          <w:p w14:paraId="2C181071" w14:textId="77777777" w:rsidR="00CD28DA" w:rsidRPr="00CD28DA" w:rsidRDefault="00CD28DA" w:rsidP="00CD28DA">
            <w:pPr>
              <w:jc w:val="center"/>
              <w:rPr>
                <w:rFonts w:ascii="Calibri" w:hAnsi="Calibri" w:cs="Calibri"/>
                <w:color w:val="000000"/>
                <w:sz w:val="22"/>
                <w:szCs w:val="22"/>
              </w:rPr>
            </w:pPr>
          </w:p>
        </w:tc>
        <w:tc>
          <w:tcPr>
            <w:tcW w:w="1117" w:type="dxa"/>
            <w:tcBorders>
              <w:top w:val="nil"/>
              <w:left w:val="single" w:sz="4" w:space="0" w:color="auto"/>
              <w:bottom w:val="single" w:sz="4" w:space="0" w:color="auto"/>
              <w:right w:val="single" w:sz="4" w:space="0" w:color="auto"/>
            </w:tcBorders>
            <w:shd w:val="clear" w:color="auto" w:fill="auto"/>
            <w:noWrap/>
            <w:vAlign w:val="bottom"/>
            <w:hideMark/>
          </w:tcPr>
          <w:p w14:paraId="323B8D5A" w14:textId="074E025B" w:rsidR="00CD28DA" w:rsidRPr="00CD28DA" w:rsidRDefault="00CD28DA" w:rsidP="00CD28DA">
            <w:pPr>
              <w:jc w:val="center"/>
              <w:rPr>
                <w:rFonts w:ascii="Calibri" w:hAnsi="Calibri" w:cs="Calibri"/>
                <w:color w:val="000000"/>
                <w:sz w:val="22"/>
                <w:szCs w:val="22"/>
              </w:rPr>
            </w:pPr>
            <w:r w:rsidRPr="00CD28DA">
              <w:rPr>
                <w:rFonts w:ascii="Calibri" w:hAnsi="Calibri" w:cs="Calibri"/>
                <w:color w:val="000000"/>
                <w:sz w:val="22"/>
                <w:szCs w:val="22"/>
              </w:rPr>
              <w:t>Landfill</w:t>
            </w:r>
          </w:p>
        </w:tc>
        <w:tc>
          <w:tcPr>
            <w:tcW w:w="1825" w:type="dxa"/>
            <w:tcBorders>
              <w:top w:val="nil"/>
              <w:left w:val="nil"/>
              <w:bottom w:val="single" w:sz="4" w:space="0" w:color="auto"/>
              <w:right w:val="single" w:sz="4" w:space="0" w:color="auto"/>
            </w:tcBorders>
            <w:shd w:val="clear" w:color="auto" w:fill="auto"/>
            <w:noWrap/>
            <w:vAlign w:val="bottom"/>
            <w:hideMark/>
          </w:tcPr>
          <w:p w14:paraId="31AA886B" w14:textId="77777777" w:rsidR="00CD28DA" w:rsidRPr="00CD28DA" w:rsidRDefault="00CD28DA" w:rsidP="00CD28DA">
            <w:pPr>
              <w:jc w:val="center"/>
              <w:rPr>
                <w:rFonts w:ascii="Calibri" w:hAnsi="Calibri" w:cs="Calibri"/>
                <w:color w:val="000000"/>
                <w:sz w:val="22"/>
                <w:szCs w:val="22"/>
              </w:rPr>
            </w:pPr>
            <w:r w:rsidRPr="00CD28DA">
              <w:rPr>
                <w:rFonts w:ascii="Calibri" w:hAnsi="Calibri" w:cs="Calibri"/>
                <w:color w:val="000000"/>
                <w:sz w:val="22"/>
                <w:szCs w:val="22"/>
              </w:rPr>
              <w:t>Incineration</w:t>
            </w:r>
          </w:p>
        </w:tc>
        <w:tc>
          <w:tcPr>
            <w:tcW w:w="1338" w:type="dxa"/>
            <w:tcBorders>
              <w:top w:val="nil"/>
              <w:left w:val="nil"/>
              <w:bottom w:val="single" w:sz="4" w:space="0" w:color="auto"/>
              <w:right w:val="single" w:sz="4" w:space="0" w:color="auto"/>
            </w:tcBorders>
            <w:shd w:val="clear" w:color="auto" w:fill="auto"/>
            <w:noWrap/>
            <w:vAlign w:val="bottom"/>
            <w:hideMark/>
          </w:tcPr>
          <w:p w14:paraId="764038B9" w14:textId="77777777" w:rsidR="00CD28DA" w:rsidRPr="00CD28DA" w:rsidRDefault="00CD28DA" w:rsidP="00CD28DA">
            <w:pPr>
              <w:jc w:val="center"/>
              <w:rPr>
                <w:rFonts w:ascii="Calibri" w:hAnsi="Calibri" w:cs="Calibri"/>
                <w:color w:val="000000"/>
                <w:sz w:val="22"/>
                <w:szCs w:val="22"/>
              </w:rPr>
            </w:pPr>
            <w:r w:rsidRPr="00CD28DA">
              <w:rPr>
                <w:rFonts w:ascii="Calibri" w:hAnsi="Calibri" w:cs="Calibri"/>
                <w:color w:val="000000"/>
                <w:sz w:val="22"/>
                <w:szCs w:val="22"/>
              </w:rPr>
              <w:t xml:space="preserve">Waterbodies </w:t>
            </w:r>
          </w:p>
        </w:tc>
        <w:tc>
          <w:tcPr>
            <w:tcW w:w="1417" w:type="dxa"/>
            <w:tcBorders>
              <w:top w:val="nil"/>
              <w:left w:val="nil"/>
              <w:bottom w:val="single" w:sz="4" w:space="0" w:color="auto"/>
              <w:right w:val="single" w:sz="4" w:space="0" w:color="auto"/>
            </w:tcBorders>
            <w:shd w:val="clear" w:color="auto" w:fill="auto"/>
            <w:noWrap/>
            <w:vAlign w:val="bottom"/>
            <w:hideMark/>
          </w:tcPr>
          <w:p w14:paraId="18CD18D4" w14:textId="630D4E82" w:rsidR="00CD28DA" w:rsidRPr="00CD28DA" w:rsidRDefault="00283FCC" w:rsidP="00CD28DA">
            <w:pPr>
              <w:jc w:val="center"/>
              <w:rPr>
                <w:rFonts w:ascii="Calibri" w:hAnsi="Calibri" w:cs="Calibri"/>
                <w:color w:val="000000"/>
                <w:sz w:val="22"/>
                <w:szCs w:val="22"/>
              </w:rPr>
            </w:pPr>
            <w:r>
              <w:t>Terrestrial Environments</w:t>
            </w:r>
          </w:p>
        </w:tc>
        <w:tc>
          <w:tcPr>
            <w:tcW w:w="804" w:type="dxa"/>
            <w:tcBorders>
              <w:top w:val="nil"/>
              <w:left w:val="nil"/>
              <w:bottom w:val="single" w:sz="4" w:space="0" w:color="auto"/>
              <w:right w:val="single" w:sz="4" w:space="0" w:color="auto"/>
            </w:tcBorders>
            <w:shd w:val="clear" w:color="auto" w:fill="auto"/>
            <w:noWrap/>
            <w:vAlign w:val="bottom"/>
            <w:hideMark/>
          </w:tcPr>
          <w:p w14:paraId="0F3E4E2B" w14:textId="77777777" w:rsidR="00CD28DA" w:rsidRPr="00CD28DA" w:rsidRDefault="00CD28DA" w:rsidP="00CD28DA">
            <w:pPr>
              <w:jc w:val="center"/>
              <w:rPr>
                <w:rFonts w:ascii="Calibri" w:hAnsi="Calibri" w:cs="Calibri"/>
                <w:color w:val="000000"/>
                <w:sz w:val="22"/>
                <w:szCs w:val="22"/>
              </w:rPr>
            </w:pPr>
            <w:r w:rsidRPr="00CD28DA">
              <w:rPr>
                <w:rFonts w:ascii="Calibri" w:hAnsi="Calibri" w:cs="Calibri"/>
                <w:color w:val="000000"/>
                <w:sz w:val="22"/>
                <w:szCs w:val="22"/>
              </w:rPr>
              <w:t xml:space="preserve">Total </w:t>
            </w:r>
          </w:p>
        </w:tc>
      </w:tr>
      <w:tr w:rsidR="00CD28DA" w:rsidRPr="00CD28DA" w14:paraId="271FDF64" w14:textId="77777777" w:rsidTr="00283FCC">
        <w:trPr>
          <w:trHeight w:val="300"/>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37281" w14:textId="77777777" w:rsidR="00CD28DA" w:rsidRPr="00CD28DA" w:rsidRDefault="00CD28DA" w:rsidP="00CD28DA">
            <w:pPr>
              <w:rPr>
                <w:rFonts w:ascii="Calibri" w:hAnsi="Calibri" w:cs="Calibri"/>
                <w:color w:val="000000"/>
                <w:sz w:val="22"/>
                <w:szCs w:val="22"/>
              </w:rPr>
            </w:pPr>
            <w:r w:rsidRPr="00CD28DA">
              <w:rPr>
                <w:rFonts w:ascii="Calibri" w:hAnsi="Calibri" w:cs="Calibri"/>
                <w:color w:val="000000"/>
                <w:sz w:val="22"/>
                <w:szCs w:val="22"/>
              </w:rPr>
              <w:t xml:space="preserve">Lifetime of clothing </w:t>
            </w:r>
          </w:p>
        </w:tc>
        <w:tc>
          <w:tcPr>
            <w:tcW w:w="1117" w:type="dxa"/>
            <w:tcBorders>
              <w:top w:val="nil"/>
              <w:left w:val="nil"/>
              <w:bottom w:val="single" w:sz="4" w:space="0" w:color="auto"/>
              <w:right w:val="single" w:sz="4" w:space="0" w:color="auto"/>
            </w:tcBorders>
            <w:shd w:val="clear" w:color="auto" w:fill="auto"/>
            <w:noWrap/>
            <w:vAlign w:val="bottom"/>
            <w:hideMark/>
          </w:tcPr>
          <w:p w14:paraId="322CAE5C"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09</w:t>
            </w:r>
          </w:p>
        </w:tc>
        <w:tc>
          <w:tcPr>
            <w:tcW w:w="1825" w:type="dxa"/>
            <w:tcBorders>
              <w:top w:val="nil"/>
              <w:left w:val="nil"/>
              <w:bottom w:val="single" w:sz="4" w:space="0" w:color="auto"/>
              <w:right w:val="single" w:sz="4" w:space="0" w:color="auto"/>
            </w:tcBorders>
            <w:shd w:val="clear" w:color="auto" w:fill="auto"/>
            <w:noWrap/>
            <w:vAlign w:val="bottom"/>
            <w:hideMark/>
          </w:tcPr>
          <w:p w14:paraId="7729BDAF"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09</w:t>
            </w:r>
          </w:p>
        </w:tc>
        <w:tc>
          <w:tcPr>
            <w:tcW w:w="1338" w:type="dxa"/>
            <w:tcBorders>
              <w:top w:val="nil"/>
              <w:left w:val="nil"/>
              <w:bottom w:val="single" w:sz="4" w:space="0" w:color="auto"/>
              <w:right w:val="single" w:sz="4" w:space="0" w:color="auto"/>
            </w:tcBorders>
            <w:shd w:val="clear" w:color="auto" w:fill="auto"/>
            <w:noWrap/>
            <w:vAlign w:val="bottom"/>
            <w:hideMark/>
          </w:tcPr>
          <w:p w14:paraId="175EE09B"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09</w:t>
            </w:r>
          </w:p>
        </w:tc>
        <w:tc>
          <w:tcPr>
            <w:tcW w:w="1417" w:type="dxa"/>
            <w:tcBorders>
              <w:top w:val="nil"/>
              <w:left w:val="nil"/>
              <w:bottom w:val="single" w:sz="4" w:space="0" w:color="auto"/>
              <w:right w:val="single" w:sz="4" w:space="0" w:color="auto"/>
            </w:tcBorders>
            <w:shd w:val="clear" w:color="auto" w:fill="auto"/>
            <w:noWrap/>
            <w:vAlign w:val="bottom"/>
            <w:hideMark/>
          </w:tcPr>
          <w:p w14:paraId="2DDB61DE"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09</w:t>
            </w:r>
          </w:p>
        </w:tc>
        <w:tc>
          <w:tcPr>
            <w:tcW w:w="804" w:type="dxa"/>
            <w:tcBorders>
              <w:top w:val="nil"/>
              <w:left w:val="nil"/>
              <w:bottom w:val="single" w:sz="4" w:space="0" w:color="auto"/>
              <w:right w:val="single" w:sz="4" w:space="0" w:color="auto"/>
            </w:tcBorders>
            <w:shd w:val="clear" w:color="auto" w:fill="auto"/>
            <w:noWrap/>
            <w:vAlign w:val="bottom"/>
            <w:hideMark/>
          </w:tcPr>
          <w:p w14:paraId="54464708"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09</w:t>
            </w:r>
          </w:p>
        </w:tc>
      </w:tr>
      <w:tr w:rsidR="00CD28DA" w:rsidRPr="00CD28DA" w14:paraId="41DFB74E" w14:textId="77777777" w:rsidTr="00283FCC">
        <w:trPr>
          <w:trHeight w:val="315"/>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0CC9BEDF" w14:textId="20B3B477" w:rsidR="00CD28DA" w:rsidRPr="00CD28DA" w:rsidRDefault="0027623C" w:rsidP="00CD28DA">
            <w:pPr>
              <w:rPr>
                <w:rFonts w:ascii="Calibri" w:hAnsi="Calibri" w:cs="Calibri"/>
                <w:color w:val="000000"/>
                <w:szCs w:val="24"/>
              </w:rPr>
            </w:pPr>
            <w:r>
              <w:rPr>
                <w:rFonts w:ascii="Calibri" w:hAnsi="Calibri" w:cs="Calibri"/>
                <w:color w:val="000000"/>
                <w:szCs w:val="24"/>
              </w:rPr>
              <w:t>Production losses</w:t>
            </w:r>
          </w:p>
        </w:tc>
        <w:tc>
          <w:tcPr>
            <w:tcW w:w="1117" w:type="dxa"/>
            <w:tcBorders>
              <w:top w:val="nil"/>
              <w:left w:val="nil"/>
              <w:bottom w:val="single" w:sz="4" w:space="0" w:color="auto"/>
              <w:right w:val="single" w:sz="4" w:space="0" w:color="auto"/>
            </w:tcBorders>
            <w:shd w:val="clear" w:color="auto" w:fill="auto"/>
            <w:noWrap/>
            <w:vAlign w:val="bottom"/>
            <w:hideMark/>
          </w:tcPr>
          <w:p w14:paraId="32AC25B0" w14:textId="383BAFBA"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0.25</w:t>
            </w:r>
          </w:p>
        </w:tc>
        <w:tc>
          <w:tcPr>
            <w:tcW w:w="1825" w:type="dxa"/>
            <w:tcBorders>
              <w:top w:val="nil"/>
              <w:left w:val="nil"/>
              <w:bottom w:val="single" w:sz="4" w:space="0" w:color="auto"/>
              <w:right w:val="single" w:sz="4" w:space="0" w:color="auto"/>
            </w:tcBorders>
            <w:shd w:val="clear" w:color="auto" w:fill="auto"/>
            <w:noWrap/>
            <w:vAlign w:val="bottom"/>
            <w:hideMark/>
          </w:tcPr>
          <w:p w14:paraId="112E9F04"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0.25</w:t>
            </w:r>
          </w:p>
        </w:tc>
        <w:tc>
          <w:tcPr>
            <w:tcW w:w="1338" w:type="dxa"/>
            <w:tcBorders>
              <w:top w:val="nil"/>
              <w:left w:val="nil"/>
              <w:bottom w:val="single" w:sz="4" w:space="0" w:color="auto"/>
              <w:right w:val="single" w:sz="4" w:space="0" w:color="auto"/>
            </w:tcBorders>
            <w:shd w:val="clear" w:color="auto" w:fill="auto"/>
            <w:noWrap/>
            <w:vAlign w:val="bottom"/>
            <w:hideMark/>
          </w:tcPr>
          <w:p w14:paraId="44971A45"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0.25</w:t>
            </w:r>
          </w:p>
        </w:tc>
        <w:tc>
          <w:tcPr>
            <w:tcW w:w="1417" w:type="dxa"/>
            <w:tcBorders>
              <w:top w:val="nil"/>
              <w:left w:val="nil"/>
              <w:bottom w:val="single" w:sz="4" w:space="0" w:color="auto"/>
              <w:right w:val="single" w:sz="4" w:space="0" w:color="auto"/>
            </w:tcBorders>
            <w:shd w:val="clear" w:color="auto" w:fill="auto"/>
            <w:noWrap/>
            <w:vAlign w:val="bottom"/>
            <w:hideMark/>
          </w:tcPr>
          <w:p w14:paraId="73D79D48"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25</w:t>
            </w:r>
          </w:p>
        </w:tc>
        <w:tc>
          <w:tcPr>
            <w:tcW w:w="804" w:type="dxa"/>
            <w:tcBorders>
              <w:top w:val="nil"/>
              <w:left w:val="nil"/>
              <w:bottom w:val="single" w:sz="4" w:space="0" w:color="auto"/>
              <w:right w:val="single" w:sz="4" w:space="0" w:color="auto"/>
            </w:tcBorders>
            <w:shd w:val="clear" w:color="auto" w:fill="auto"/>
            <w:noWrap/>
            <w:vAlign w:val="bottom"/>
            <w:hideMark/>
          </w:tcPr>
          <w:p w14:paraId="31B9D9A7"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25</w:t>
            </w:r>
          </w:p>
        </w:tc>
      </w:tr>
      <w:tr w:rsidR="00CD28DA" w:rsidRPr="00CD28DA" w14:paraId="66C56539" w14:textId="77777777" w:rsidTr="00283FCC">
        <w:trPr>
          <w:trHeight w:val="315"/>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3E880ACC" w14:textId="77777777" w:rsidR="00CD28DA" w:rsidRPr="00CD28DA" w:rsidRDefault="00CD28DA" w:rsidP="00CD28DA">
            <w:pPr>
              <w:rPr>
                <w:rFonts w:ascii="Calibri" w:hAnsi="Calibri" w:cs="Calibri"/>
                <w:color w:val="000000"/>
                <w:szCs w:val="24"/>
              </w:rPr>
            </w:pPr>
            <w:r w:rsidRPr="00CD28DA">
              <w:rPr>
                <w:rFonts w:ascii="Calibri" w:hAnsi="Calibri" w:cs="Calibri"/>
                <w:color w:val="000000"/>
                <w:szCs w:val="24"/>
              </w:rPr>
              <w:t>Washing frequency</w:t>
            </w:r>
          </w:p>
        </w:tc>
        <w:tc>
          <w:tcPr>
            <w:tcW w:w="1117" w:type="dxa"/>
            <w:tcBorders>
              <w:top w:val="nil"/>
              <w:left w:val="nil"/>
              <w:bottom w:val="single" w:sz="4" w:space="0" w:color="auto"/>
              <w:right w:val="single" w:sz="4" w:space="0" w:color="auto"/>
            </w:tcBorders>
            <w:shd w:val="clear" w:color="auto" w:fill="auto"/>
            <w:noWrap/>
            <w:vAlign w:val="bottom"/>
            <w:hideMark/>
          </w:tcPr>
          <w:p w14:paraId="0412F753"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825" w:type="dxa"/>
            <w:tcBorders>
              <w:top w:val="nil"/>
              <w:left w:val="nil"/>
              <w:bottom w:val="single" w:sz="4" w:space="0" w:color="auto"/>
              <w:right w:val="single" w:sz="4" w:space="0" w:color="auto"/>
            </w:tcBorders>
            <w:shd w:val="clear" w:color="auto" w:fill="auto"/>
            <w:noWrap/>
            <w:vAlign w:val="bottom"/>
            <w:hideMark/>
          </w:tcPr>
          <w:p w14:paraId="66A6DC01"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338" w:type="dxa"/>
            <w:tcBorders>
              <w:top w:val="nil"/>
              <w:left w:val="nil"/>
              <w:bottom w:val="single" w:sz="4" w:space="0" w:color="auto"/>
              <w:right w:val="single" w:sz="4" w:space="0" w:color="auto"/>
            </w:tcBorders>
            <w:shd w:val="clear" w:color="auto" w:fill="auto"/>
            <w:noWrap/>
            <w:vAlign w:val="bottom"/>
            <w:hideMark/>
          </w:tcPr>
          <w:p w14:paraId="2A52FCB0"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417" w:type="dxa"/>
            <w:tcBorders>
              <w:top w:val="nil"/>
              <w:left w:val="nil"/>
              <w:bottom w:val="single" w:sz="4" w:space="0" w:color="auto"/>
              <w:right w:val="single" w:sz="4" w:space="0" w:color="auto"/>
            </w:tcBorders>
            <w:shd w:val="clear" w:color="auto" w:fill="auto"/>
            <w:noWrap/>
            <w:vAlign w:val="bottom"/>
            <w:hideMark/>
          </w:tcPr>
          <w:p w14:paraId="4CB4BC1C"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1.00</w:t>
            </w:r>
          </w:p>
        </w:tc>
        <w:tc>
          <w:tcPr>
            <w:tcW w:w="804" w:type="dxa"/>
            <w:tcBorders>
              <w:top w:val="nil"/>
              <w:left w:val="nil"/>
              <w:bottom w:val="single" w:sz="4" w:space="0" w:color="auto"/>
              <w:right w:val="single" w:sz="4" w:space="0" w:color="auto"/>
            </w:tcBorders>
            <w:shd w:val="clear" w:color="auto" w:fill="auto"/>
            <w:noWrap/>
            <w:vAlign w:val="bottom"/>
            <w:hideMark/>
          </w:tcPr>
          <w:p w14:paraId="4CA165A6"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1.00</w:t>
            </w:r>
          </w:p>
        </w:tc>
      </w:tr>
      <w:tr w:rsidR="00CD28DA" w:rsidRPr="00CD28DA" w14:paraId="09DC0585" w14:textId="77777777" w:rsidTr="00283FCC">
        <w:trPr>
          <w:trHeight w:val="315"/>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3DC92655" w14:textId="2032295C" w:rsidR="00CD28DA" w:rsidRPr="00CD28DA" w:rsidRDefault="00CD28DA" w:rsidP="00CD28DA">
            <w:pPr>
              <w:rPr>
                <w:rFonts w:ascii="Calibri" w:hAnsi="Calibri" w:cs="Calibri"/>
                <w:color w:val="000000"/>
                <w:szCs w:val="24"/>
              </w:rPr>
            </w:pPr>
            <w:r w:rsidRPr="00CD28DA">
              <w:rPr>
                <w:rFonts w:ascii="Calibri" w:hAnsi="Calibri" w:cs="Calibri"/>
                <w:color w:val="000000"/>
                <w:szCs w:val="24"/>
              </w:rPr>
              <w:t xml:space="preserve">Percentage of clothing </w:t>
            </w:r>
            <w:r w:rsidR="0027623C">
              <w:rPr>
                <w:rFonts w:ascii="Calibri" w:hAnsi="Calibri" w:cs="Calibri"/>
                <w:color w:val="000000"/>
                <w:szCs w:val="24"/>
              </w:rPr>
              <w:t>in-use</w:t>
            </w:r>
          </w:p>
        </w:tc>
        <w:tc>
          <w:tcPr>
            <w:tcW w:w="1117" w:type="dxa"/>
            <w:tcBorders>
              <w:top w:val="nil"/>
              <w:left w:val="nil"/>
              <w:bottom w:val="single" w:sz="4" w:space="0" w:color="auto"/>
              <w:right w:val="single" w:sz="4" w:space="0" w:color="auto"/>
            </w:tcBorders>
            <w:shd w:val="clear" w:color="auto" w:fill="auto"/>
            <w:noWrap/>
            <w:vAlign w:val="bottom"/>
            <w:hideMark/>
          </w:tcPr>
          <w:p w14:paraId="68D0508F"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825" w:type="dxa"/>
            <w:tcBorders>
              <w:top w:val="nil"/>
              <w:left w:val="nil"/>
              <w:bottom w:val="single" w:sz="4" w:space="0" w:color="auto"/>
              <w:right w:val="single" w:sz="4" w:space="0" w:color="auto"/>
            </w:tcBorders>
            <w:shd w:val="clear" w:color="auto" w:fill="auto"/>
            <w:noWrap/>
            <w:vAlign w:val="bottom"/>
            <w:hideMark/>
          </w:tcPr>
          <w:p w14:paraId="1AAF7B4F"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338" w:type="dxa"/>
            <w:tcBorders>
              <w:top w:val="nil"/>
              <w:left w:val="nil"/>
              <w:bottom w:val="single" w:sz="4" w:space="0" w:color="auto"/>
              <w:right w:val="single" w:sz="4" w:space="0" w:color="auto"/>
            </w:tcBorders>
            <w:shd w:val="clear" w:color="auto" w:fill="auto"/>
            <w:noWrap/>
            <w:vAlign w:val="bottom"/>
            <w:hideMark/>
          </w:tcPr>
          <w:p w14:paraId="591A34C1"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417" w:type="dxa"/>
            <w:tcBorders>
              <w:top w:val="nil"/>
              <w:left w:val="nil"/>
              <w:bottom w:val="single" w:sz="4" w:space="0" w:color="auto"/>
              <w:right w:val="single" w:sz="4" w:space="0" w:color="auto"/>
            </w:tcBorders>
            <w:shd w:val="clear" w:color="auto" w:fill="auto"/>
            <w:noWrap/>
            <w:vAlign w:val="bottom"/>
            <w:hideMark/>
          </w:tcPr>
          <w:p w14:paraId="5D66ACA6"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1.00</w:t>
            </w:r>
          </w:p>
        </w:tc>
        <w:tc>
          <w:tcPr>
            <w:tcW w:w="804" w:type="dxa"/>
            <w:tcBorders>
              <w:top w:val="nil"/>
              <w:left w:val="nil"/>
              <w:bottom w:val="single" w:sz="4" w:space="0" w:color="auto"/>
              <w:right w:val="single" w:sz="4" w:space="0" w:color="auto"/>
            </w:tcBorders>
            <w:shd w:val="clear" w:color="auto" w:fill="auto"/>
            <w:noWrap/>
            <w:vAlign w:val="bottom"/>
            <w:hideMark/>
          </w:tcPr>
          <w:p w14:paraId="46FA42A8"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1.00</w:t>
            </w:r>
          </w:p>
        </w:tc>
      </w:tr>
      <w:tr w:rsidR="00CD28DA" w:rsidRPr="00CD28DA" w14:paraId="618CF1EE" w14:textId="77777777" w:rsidTr="00283FCC">
        <w:trPr>
          <w:trHeight w:val="315"/>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58CC74AA" w14:textId="7DABBB29" w:rsidR="00CD28DA" w:rsidRPr="00CD28DA" w:rsidRDefault="00CD28DA" w:rsidP="00CD28DA">
            <w:pPr>
              <w:rPr>
                <w:rFonts w:ascii="Calibri" w:hAnsi="Calibri" w:cs="Calibri"/>
                <w:color w:val="000000"/>
                <w:szCs w:val="24"/>
              </w:rPr>
            </w:pPr>
            <w:r w:rsidRPr="00CD28DA">
              <w:rPr>
                <w:rFonts w:ascii="Calibri" w:hAnsi="Calibri" w:cs="Calibri"/>
                <w:color w:val="000000"/>
                <w:szCs w:val="24"/>
              </w:rPr>
              <w:t>Microfiber shed rate</w:t>
            </w:r>
            <w:r w:rsidR="0027623C">
              <w:rPr>
                <w:rFonts w:ascii="Calibri" w:hAnsi="Calibri" w:cs="Calibri"/>
                <w:color w:val="000000"/>
                <w:szCs w:val="24"/>
              </w:rPr>
              <w:t xml:space="preserve"> (machine and hand washing)</w:t>
            </w:r>
          </w:p>
        </w:tc>
        <w:tc>
          <w:tcPr>
            <w:tcW w:w="1117" w:type="dxa"/>
            <w:tcBorders>
              <w:top w:val="nil"/>
              <w:left w:val="nil"/>
              <w:bottom w:val="single" w:sz="4" w:space="0" w:color="auto"/>
              <w:right w:val="single" w:sz="4" w:space="0" w:color="auto"/>
            </w:tcBorders>
            <w:shd w:val="clear" w:color="auto" w:fill="auto"/>
            <w:noWrap/>
            <w:vAlign w:val="bottom"/>
            <w:hideMark/>
          </w:tcPr>
          <w:p w14:paraId="36A48430"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825" w:type="dxa"/>
            <w:tcBorders>
              <w:top w:val="nil"/>
              <w:left w:val="nil"/>
              <w:bottom w:val="single" w:sz="4" w:space="0" w:color="auto"/>
              <w:right w:val="single" w:sz="4" w:space="0" w:color="auto"/>
            </w:tcBorders>
            <w:shd w:val="clear" w:color="auto" w:fill="auto"/>
            <w:noWrap/>
            <w:vAlign w:val="bottom"/>
            <w:hideMark/>
          </w:tcPr>
          <w:p w14:paraId="606FE487"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338" w:type="dxa"/>
            <w:tcBorders>
              <w:top w:val="nil"/>
              <w:left w:val="nil"/>
              <w:bottom w:val="single" w:sz="4" w:space="0" w:color="auto"/>
              <w:right w:val="single" w:sz="4" w:space="0" w:color="auto"/>
            </w:tcBorders>
            <w:shd w:val="clear" w:color="auto" w:fill="auto"/>
            <w:noWrap/>
            <w:vAlign w:val="bottom"/>
            <w:hideMark/>
          </w:tcPr>
          <w:p w14:paraId="3F9EE6A2"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417" w:type="dxa"/>
            <w:tcBorders>
              <w:top w:val="nil"/>
              <w:left w:val="nil"/>
              <w:bottom w:val="single" w:sz="4" w:space="0" w:color="auto"/>
              <w:right w:val="single" w:sz="4" w:space="0" w:color="auto"/>
            </w:tcBorders>
            <w:shd w:val="clear" w:color="auto" w:fill="auto"/>
            <w:noWrap/>
            <w:vAlign w:val="bottom"/>
            <w:hideMark/>
          </w:tcPr>
          <w:p w14:paraId="4E02BBA7"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1.00</w:t>
            </w:r>
          </w:p>
        </w:tc>
        <w:tc>
          <w:tcPr>
            <w:tcW w:w="804" w:type="dxa"/>
            <w:tcBorders>
              <w:top w:val="nil"/>
              <w:left w:val="nil"/>
              <w:bottom w:val="single" w:sz="4" w:space="0" w:color="auto"/>
              <w:right w:val="single" w:sz="4" w:space="0" w:color="auto"/>
            </w:tcBorders>
            <w:shd w:val="clear" w:color="auto" w:fill="auto"/>
            <w:noWrap/>
            <w:vAlign w:val="bottom"/>
            <w:hideMark/>
          </w:tcPr>
          <w:p w14:paraId="59E5D799"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1.00</w:t>
            </w:r>
          </w:p>
        </w:tc>
      </w:tr>
      <w:tr w:rsidR="00CD28DA" w:rsidRPr="00CD28DA" w14:paraId="080DC74C" w14:textId="77777777" w:rsidTr="00283FCC">
        <w:trPr>
          <w:trHeight w:val="315"/>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772A2022" w14:textId="5A76D5B0" w:rsidR="00CD28DA" w:rsidRPr="00CD28DA" w:rsidRDefault="0027623C" w:rsidP="00CD28DA">
            <w:pPr>
              <w:rPr>
                <w:rFonts w:ascii="Calibri" w:hAnsi="Calibri" w:cs="Calibri"/>
                <w:color w:val="000000"/>
                <w:szCs w:val="24"/>
              </w:rPr>
            </w:pPr>
            <w:r>
              <w:rPr>
                <w:rFonts w:ascii="Calibri" w:hAnsi="Calibri" w:cs="Calibri"/>
                <w:color w:val="000000"/>
                <w:szCs w:val="24"/>
              </w:rPr>
              <w:t>WWTP m</w:t>
            </w:r>
            <w:r w:rsidR="00CD28DA" w:rsidRPr="00CD28DA">
              <w:rPr>
                <w:rFonts w:ascii="Calibri" w:hAnsi="Calibri" w:cs="Calibri"/>
                <w:color w:val="000000"/>
                <w:szCs w:val="24"/>
              </w:rPr>
              <w:t xml:space="preserve">icrofiber retention rate </w:t>
            </w:r>
          </w:p>
        </w:tc>
        <w:tc>
          <w:tcPr>
            <w:tcW w:w="1117" w:type="dxa"/>
            <w:tcBorders>
              <w:top w:val="nil"/>
              <w:left w:val="nil"/>
              <w:bottom w:val="single" w:sz="4" w:space="0" w:color="auto"/>
              <w:right w:val="single" w:sz="4" w:space="0" w:color="auto"/>
            </w:tcBorders>
            <w:shd w:val="clear" w:color="auto" w:fill="auto"/>
            <w:noWrap/>
            <w:vAlign w:val="bottom"/>
            <w:hideMark/>
          </w:tcPr>
          <w:p w14:paraId="261FAF0A"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825" w:type="dxa"/>
            <w:tcBorders>
              <w:top w:val="nil"/>
              <w:left w:val="nil"/>
              <w:bottom w:val="single" w:sz="4" w:space="0" w:color="auto"/>
              <w:right w:val="single" w:sz="4" w:space="0" w:color="auto"/>
            </w:tcBorders>
            <w:shd w:val="clear" w:color="auto" w:fill="auto"/>
            <w:noWrap/>
            <w:vAlign w:val="bottom"/>
            <w:hideMark/>
          </w:tcPr>
          <w:p w14:paraId="288AE1AF"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0</w:t>
            </w:r>
          </w:p>
        </w:tc>
        <w:tc>
          <w:tcPr>
            <w:tcW w:w="1338" w:type="dxa"/>
            <w:tcBorders>
              <w:top w:val="nil"/>
              <w:left w:val="nil"/>
              <w:bottom w:val="single" w:sz="4" w:space="0" w:color="auto"/>
              <w:right w:val="single" w:sz="4" w:space="0" w:color="auto"/>
            </w:tcBorders>
            <w:shd w:val="clear" w:color="auto" w:fill="auto"/>
            <w:noWrap/>
            <w:vAlign w:val="bottom"/>
            <w:hideMark/>
          </w:tcPr>
          <w:p w14:paraId="7300C240"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1.05</w:t>
            </w:r>
          </w:p>
        </w:tc>
        <w:tc>
          <w:tcPr>
            <w:tcW w:w="1417" w:type="dxa"/>
            <w:tcBorders>
              <w:top w:val="nil"/>
              <w:left w:val="nil"/>
              <w:bottom w:val="single" w:sz="4" w:space="0" w:color="auto"/>
              <w:right w:val="single" w:sz="4" w:space="0" w:color="auto"/>
            </w:tcBorders>
            <w:shd w:val="clear" w:color="auto" w:fill="auto"/>
            <w:noWrap/>
            <w:vAlign w:val="bottom"/>
            <w:hideMark/>
          </w:tcPr>
          <w:p w14:paraId="7F28FC9E"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85</w:t>
            </w:r>
          </w:p>
        </w:tc>
        <w:tc>
          <w:tcPr>
            <w:tcW w:w="804" w:type="dxa"/>
            <w:tcBorders>
              <w:top w:val="nil"/>
              <w:left w:val="nil"/>
              <w:bottom w:val="single" w:sz="4" w:space="0" w:color="auto"/>
              <w:right w:val="single" w:sz="4" w:space="0" w:color="auto"/>
            </w:tcBorders>
            <w:shd w:val="clear" w:color="auto" w:fill="auto"/>
            <w:noWrap/>
            <w:vAlign w:val="bottom"/>
            <w:hideMark/>
          </w:tcPr>
          <w:p w14:paraId="627044D7"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00</w:t>
            </w:r>
          </w:p>
        </w:tc>
      </w:tr>
      <w:tr w:rsidR="00CD28DA" w:rsidRPr="00CD28DA" w14:paraId="3A204B2C" w14:textId="77777777" w:rsidTr="00283FCC">
        <w:trPr>
          <w:trHeight w:val="315"/>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13A36443" w14:textId="77777777" w:rsidR="00CD28DA" w:rsidRPr="00CD28DA" w:rsidRDefault="00CD28DA" w:rsidP="00CD28DA">
            <w:pPr>
              <w:rPr>
                <w:rFonts w:ascii="Calibri" w:hAnsi="Calibri" w:cs="Calibri"/>
                <w:color w:val="000000"/>
                <w:szCs w:val="24"/>
              </w:rPr>
            </w:pPr>
            <w:r w:rsidRPr="00CD28DA">
              <w:rPr>
                <w:rFonts w:ascii="Calibri" w:hAnsi="Calibri" w:cs="Calibri"/>
                <w:color w:val="000000"/>
                <w:szCs w:val="24"/>
              </w:rPr>
              <w:t>Washing machine ownership</w:t>
            </w:r>
          </w:p>
        </w:tc>
        <w:tc>
          <w:tcPr>
            <w:tcW w:w="1117" w:type="dxa"/>
            <w:tcBorders>
              <w:top w:val="nil"/>
              <w:left w:val="nil"/>
              <w:bottom w:val="single" w:sz="4" w:space="0" w:color="auto"/>
              <w:right w:val="single" w:sz="4" w:space="0" w:color="auto"/>
            </w:tcBorders>
            <w:shd w:val="clear" w:color="auto" w:fill="auto"/>
            <w:noWrap/>
            <w:vAlign w:val="bottom"/>
            <w:hideMark/>
          </w:tcPr>
          <w:p w14:paraId="7E4A13E9" w14:textId="4028119B"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0.45</w:t>
            </w:r>
          </w:p>
        </w:tc>
        <w:tc>
          <w:tcPr>
            <w:tcW w:w="1825" w:type="dxa"/>
            <w:tcBorders>
              <w:top w:val="nil"/>
              <w:left w:val="nil"/>
              <w:bottom w:val="single" w:sz="4" w:space="0" w:color="auto"/>
              <w:right w:val="single" w:sz="4" w:space="0" w:color="auto"/>
            </w:tcBorders>
            <w:shd w:val="clear" w:color="auto" w:fill="auto"/>
            <w:noWrap/>
            <w:vAlign w:val="bottom"/>
            <w:hideMark/>
          </w:tcPr>
          <w:p w14:paraId="7AEACCF9"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0.47</w:t>
            </w:r>
          </w:p>
        </w:tc>
        <w:tc>
          <w:tcPr>
            <w:tcW w:w="1338" w:type="dxa"/>
            <w:tcBorders>
              <w:top w:val="nil"/>
              <w:left w:val="nil"/>
              <w:bottom w:val="single" w:sz="4" w:space="0" w:color="auto"/>
              <w:right w:val="single" w:sz="4" w:space="0" w:color="auto"/>
            </w:tcBorders>
            <w:shd w:val="clear" w:color="auto" w:fill="auto"/>
            <w:noWrap/>
            <w:vAlign w:val="bottom"/>
            <w:hideMark/>
          </w:tcPr>
          <w:p w14:paraId="1CC66C10" w14:textId="77777777" w:rsidR="00CD28DA" w:rsidRPr="00CD28DA" w:rsidRDefault="00CD28DA" w:rsidP="0087354B">
            <w:pPr>
              <w:jc w:val="center"/>
              <w:rPr>
                <w:rFonts w:ascii="Calibri" w:hAnsi="Calibri" w:cs="Calibri"/>
                <w:color w:val="000000"/>
                <w:szCs w:val="24"/>
              </w:rPr>
            </w:pPr>
            <w:r w:rsidRPr="00CD28DA">
              <w:rPr>
                <w:rFonts w:ascii="Calibri" w:hAnsi="Calibri" w:cs="Calibri"/>
                <w:color w:val="000000"/>
                <w:szCs w:val="24"/>
              </w:rPr>
              <w:t>0.41</w:t>
            </w:r>
          </w:p>
        </w:tc>
        <w:tc>
          <w:tcPr>
            <w:tcW w:w="1417" w:type="dxa"/>
            <w:tcBorders>
              <w:top w:val="nil"/>
              <w:left w:val="nil"/>
              <w:bottom w:val="single" w:sz="4" w:space="0" w:color="auto"/>
              <w:right w:val="single" w:sz="4" w:space="0" w:color="auto"/>
            </w:tcBorders>
            <w:shd w:val="clear" w:color="auto" w:fill="auto"/>
            <w:noWrap/>
            <w:vAlign w:val="bottom"/>
            <w:hideMark/>
          </w:tcPr>
          <w:p w14:paraId="032C622E"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45</w:t>
            </w:r>
          </w:p>
        </w:tc>
        <w:tc>
          <w:tcPr>
            <w:tcW w:w="804" w:type="dxa"/>
            <w:tcBorders>
              <w:top w:val="nil"/>
              <w:left w:val="nil"/>
              <w:bottom w:val="single" w:sz="4" w:space="0" w:color="auto"/>
              <w:right w:val="single" w:sz="4" w:space="0" w:color="auto"/>
            </w:tcBorders>
            <w:shd w:val="clear" w:color="auto" w:fill="auto"/>
            <w:noWrap/>
            <w:vAlign w:val="bottom"/>
            <w:hideMark/>
          </w:tcPr>
          <w:p w14:paraId="58BF334F" w14:textId="77777777" w:rsidR="00CD28DA" w:rsidRPr="00CD28DA" w:rsidRDefault="00CD28DA" w:rsidP="0087354B">
            <w:pPr>
              <w:jc w:val="center"/>
              <w:rPr>
                <w:rFonts w:ascii="Calibri" w:hAnsi="Calibri" w:cs="Calibri"/>
                <w:color w:val="000000"/>
                <w:sz w:val="22"/>
                <w:szCs w:val="22"/>
              </w:rPr>
            </w:pPr>
            <w:r w:rsidRPr="00CD28DA">
              <w:rPr>
                <w:rFonts w:ascii="Calibri" w:hAnsi="Calibri" w:cs="Calibri"/>
                <w:color w:val="000000"/>
                <w:sz w:val="22"/>
                <w:szCs w:val="22"/>
              </w:rPr>
              <w:t>0.43</w:t>
            </w:r>
          </w:p>
        </w:tc>
      </w:tr>
    </w:tbl>
    <w:p w14:paraId="1A707572" w14:textId="221FBEF5" w:rsidR="00621EDC" w:rsidRDefault="00621EDC">
      <w:pPr>
        <w:rPr>
          <w:b/>
          <w:bCs/>
          <w:sz w:val="28"/>
          <w:szCs w:val="22"/>
        </w:rPr>
      </w:pPr>
    </w:p>
    <w:p w14:paraId="5198C6F8" w14:textId="40844437" w:rsidR="00B8052F" w:rsidRDefault="00621EDC">
      <w:pPr>
        <w:rPr>
          <w:b/>
          <w:bCs/>
          <w:sz w:val="28"/>
          <w:szCs w:val="22"/>
        </w:rPr>
      </w:pPr>
      <w:r w:rsidRPr="00621EDC">
        <w:rPr>
          <w:b/>
          <w:bCs/>
          <w:sz w:val="28"/>
          <w:szCs w:val="22"/>
        </w:rPr>
        <w:t>Alternative scenario analy</w:t>
      </w:r>
      <w:r w:rsidR="00B8052F">
        <w:rPr>
          <w:b/>
          <w:bCs/>
          <w:sz w:val="28"/>
          <w:szCs w:val="22"/>
        </w:rPr>
        <w:t>s</w:t>
      </w:r>
      <w:r w:rsidR="00C60D04">
        <w:rPr>
          <w:b/>
          <w:bCs/>
          <w:sz w:val="28"/>
          <w:szCs w:val="22"/>
        </w:rPr>
        <w:t>is</w:t>
      </w:r>
      <w:r w:rsidRPr="00621EDC">
        <w:rPr>
          <w:b/>
          <w:bCs/>
          <w:sz w:val="28"/>
          <w:szCs w:val="22"/>
        </w:rPr>
        <w:t xml:space="preserve"> </w:t>
      </w:r>
    </w:p>
    <w:p w14:paraId="76D46382" w14:textId="77777777" w:rsidR="00717A5F" w:rsidRDefault="00717A5F">
      <w:pPr>
        <w:rPr>
          <w:b/>
          <w:bCs/>
          <w:sz w:val="28"/>
          <w:szCs w:val="22"/>
        </w:rPr>
      </w:pPr>
    </w:p>
    <w:p w14:paraId="58AA0FC0" w14:textId="77777777" w:rsidR="00CD28DA" w:rsidRDefault="00B8052F">
      <w:r>
        <w:rPr>
          <w:b/>
          <w:bCs/>
        </w:rPr>
        <w:t>Washing frequency</w:t>
      </w:r>
    </w:p>
    <w:p w14:paraId="7E90E95C" w14:textId="31042F35" w:rsidR="00B8052F" w:rsidRDefault="00B8052F">
      <w:r>
        <w:tab/>
        <w:t xml:space="preserve">Our washing frequency model produced an upper and lower bound of </w:t>
      </w:r>
      <w:r w:rsidR="00AC0AF2">
        <w:t>6.1</w:t>
      </w:r>
      <w:r>
        <w:t xml:space="preserve"> and </w:t>
      </w:r>
      <w:r w:rsidR="00AC0AF2">
        <w:t>10.1</w:t>
      </w:r>
      <w:r>
        <w:t xml:space="preserve"> washes per </w:t>
      </w:r>
      <w:r w:rsidRPr="00033A49">
        <w:t>year.</w:t>
      </w:r>
      <w:r w:rsidR="00717A5F">
        <w:t xml:space="preserve"> </w:t>
      </w:r>
      <w:r w:rsidR="00913A7C">
        <w:t xml:space="preserve">Under a </w:t>
      </w:r>
      <w:r w:rsidR="00AC0AF2">
        <w:t>6.1</w:t>
      </w:r>
      <w:r w:rsidR="00913A7C">
        <w:t xml:space="preserve"> washes per year scenario, 2016 emissions decrease to </w:t>
      </w:r>
      <w:r w:rsidR="00AC0AF2">
        <w:t>26.0</w:t>
      </w:r>
      <w:r w:rsidR="00913A7C">
        <w:t xml:space="preserve"> kt to landfills, </w:t>
      </w:r>
      <w:r w:rsidR="00AC0AF2">
        <w:t>12.6</w:t>
      </w:r>
      <w:r w:rsidR="00913A7C">
        <w:t xml:space="preserve"> kt to incineration, </w:t>
      </w:r>
      <w:r w:rsidR="00AC0AF2">
        <w:t>125.9</w:t>
      </w:r>
      <w:r w:rsidR="00913A7C">
        <w:t xml:space="preserve"> kt to waterbodies, and </w:t>
      </w:r>
      <w:r w:rsidR="00AC0AF2">
        <w:t>106.9</w:t>
      </w:r>
      <w:r w:rsidR="00913A7C">
        <w:t xml:space="preserve"> kt to </w:t>
      </w:r>
      <w:r w:rsidR="003E528B">
        <w:t>terrestrial environments</w:t>
      </w:r>
      <w:r w:rsidR="00913A7C">
        <w:t xml:space="preserve">. Total emissions </w:t>
      </w:r>
      <w:r w:rsidR="006946C9">
        <w:t xml:space="preserve">for years </w:t>
      </w:r>
      <w:r w:rsidR="00913A7C">
        <w:t>1950 to 2016 decrease to 0.</w:t>
      </w:r>
      <w:r w:rsidR="00AC0AF2">
        <w:t>4</w:t>
      </w:r>
      <w:r w:rsidR="00913A7C">
        <w:t xml:space="preserve"> Mt to landfills, 0.2 Mt to incineration, </w:t>
      </w:r>
      <w:r w:rsidR="00AC0AF2">
        <w:t>2.2</w:t>
      </w:r>
      <w:r w:rsidR="00913A7C">
        <w:t xml:space="preserve"> Mt to waterbodies, and 1.</w:t>
      </w:r>
      <w:r w:rsidR="00AC0AF2">
        <w:t>4</w:t>
      </w:r>
      <w:r w:rsidR="00913A7C">
        <w:t xml:space="preserve"> Mt to </w:t>
      </w:r>
      <w:r w:rsidR="003E528B">
        <w:t>terrestrial environments</w:t>
      </w:r>
      <w:r w:rsidR="00913A7C">
        <w:t xml:space="preserve">. </w:t>
      </w:r>
    </w:p>
    <w:p w14:paraId="78ADDDAF" w14:textId="74DBD7AF" w:rsidR="006946C9" w:rsidRDefault="00913A7C">
      <w:r>
        <w:tab/>
        <w:t xml:space="preserve">Under an </w:t>
      </w:r>
      <w:r w:rsidR="00AC0AF2">
        <w:t>10.1</w:t>
      </w:r>
      <w:r>
        <w:t xml:space="preserve"> washes per year scenario, 2016 emissions increase to </w:t>
      </w:r>
      <w:r w:rsidR="00AC0AF2">
        <w:t>43.1</w:t>
      </w:r>
      <w:r>
        <w:t xml:space="preserve"> kt to landfills, </w:t>
      </w:r>
      <w:r w:rsidR="00AC0AF2">
        <w:t>20.9</w:t>
      </w:r>
      <w:r>
        <w:t xml:space="preserve"> kt to incineration, </w:t>
      </w:r>
      <w:r w:rsidR="00AC0AF2">
        <w:t>208.5</w:t>
      </w:r>
      <w:r>
        <w:t xml:space="preserve"> kt to </w:t>
      </w:r>
      <w:r w:rsidR="006946C9">
        <w:t>waterbodies, and 1</w:t>
      </w:r>
      <w:r w:rsidR="00AC0AF2">
        <w:t>77.0</w:t>
      </w:r>
      <w:r w:rsidR="006946C9">
        <w:t xml:space="preserve"> kt to </w:t>
      </w:r>
      <w:r w:rsidR="003E528B">
        <w:t>terrestrial environments</w:t>
      </w:r>
      <w:r w:rsidR="006946C9">
        <w:t xml:space="preserve">. Total </w:t>
      </w:r>
      <w:r w:rsidR="006946C9">
        <w:lastRenderedPageBreak/>
        <w:t>emissions for years 1950-2016 increase to 0.</w:t>
      </w:r>
      <w:r w:rsidR="00AC0AF2">
        <w:t>7</w:t>
      </w:r>
      <w:r w:rsidR="006946C9">
        <w:t xml:space="preserve"> Mt to landfills, 0.</w:t>
      </w:r>
      <w:r w:rsidR="00AC0AF2">
        <w:t>4</w:t>
      </w:r>
      <w:r w:rsidR="006946C9">
        <w:t xml:space="preserve"> Mt to incineration, </w:t>
      </w:r>
      <w:r w:rsidR="00AC0AF2">
        <w:t>3.6</w:t>
      </w:r>
      <w:r w:rsidR="006946C9">
        <w:t xml:space="preserve"> Mt to waterbodies, and </w:t>
      </w:r>
      <w:r w:rsidR="00AC0AF2">
        <w:t>2.4</w:t>
      </w:r>
      <w:r w:rsidR="006946C9">
        <w:t xml:space="preserve"> Mt to </w:t>
      </w:r>
      <w:r w:rsidR="003E528B">
        <w:t>terrestrial environments</w:t>
      </w:r>
      <w:r w:rsidR="006946C9">
        <w:t xml:space="preserve">. </w:t>
      </w:r>
    </w:p>
    <w:p w14:paraId="5D712CAF" w14:textId="77777777" w:rsidR="006946C9" w:rsidRDefault="006946C9"/>
    <w:p w14:paraId="54D3E3D8" w14:textId="25848A9F" w:rsidR="006946C9" w:rsidRDefault="006946C9">
      <w:pPr>
        <w:rPr>
          <w:b/>
          <w:bCs/>
        </w:rPr>
      </w:pPr>
      <w:r>
        <w:rPr>
          <w:b/>
          <w:bCs/>
        </w:rPr>
        <w:t xml:space="preserve">Percentage of clothing in-use </w:t>
      </w:r>
    </w:p>
    <w:p w14:paraId="551A4BFC" w14:textId="21DA968F" w:rsidR="00530DFE" w:rsidRDefault="000F3A3E">
      <w:r>
        <w:rPr>
          <w:b/>
          <w:bCs/>
        </w:rPr>
        <w:tab/>
      </w:r>
      <w:r>
        <w:t xml:space="preserve">Available literature suggests that up to 30% of clothing may be considered inactive </w:t>
      </w:r>
      <w:r>
        <w:fldChar w:fldCharType="begin"/>
      </w:r>
      <w:r>
        <w:instrText xml:space="preserve"> ADDIN ZOTERO_ITEM CSL_CITATION {"citationID":"VF0hh0jB","properties":{"formattedCitation":"(1)","plainCitation":"(1)","noteIndex":0},"citationItems":[{"id":173,"uris":["http://zotero.org/users/5453996/items/Y83H8A5V"],"uri":["http://zotero.org/users/5453996/items/Y83H8A5V"],"itemData":{"id":173,"type":"book","title":"Use phase of apparel: A literature review for Life Cycle Assessment with focus on wool","source":"ResearchGate","abstract":"This report presents a literature review of clothing use phase. The purpose is to support improved methodological development for accounting for the use phase in Life Cycle Assessment (LCA) of apparel. All relevant textile fibres are included in the review. However, the main focus is on wool. We ask whether the use of wool has different environmental impacts than clothes in other fibres. The report builds on a review of literature from the past 20 years.\nThe review showed that clothing made from different materials are used, and reused in different ways. Wool is washed differently as it has about ten degrees lower washing temperature than the average laundry in Europe. Wool is also more likely to be\neither dry-cleaned or washed by hand than other textiles. Moreover, when dried, it is less likely to be tumble-dried. When comparing the number of days between the washes of different types of clothes, we found that respondents were likely to use their woollen products about twice as long between washes compared to their equivalent cotton products. We also found that woollen products had a longer average lifespan and were more likely to be reused or recycled.\nThere is a lot of research-based information available concerning the use and re-use of clothing, and we believe there are sufficient results available on which to base LCA studies. Furthermore, we believe that environmental tools that compare different fibres but exclude use phase provide misleading results Including the use phase in fibre ranking benchmark tools will improve the rigour and accuracy of these tools for all fibres, compared to reporting results for fibre production only. However, we have also shown that there are several methodological, conceptual and empirical knowledge gaps in existing literature.","note":"DOI: 10.13140/RG.2.2.25769.90729","title-short":"Use phase of apparel","author":[{"family":"Laitala","given":"Kirsi"},{"family":"Klepp","given":"Ingun"},{"family":"Henry","given":"B.K."}],"issued":{"date-parts":[["2018",2,5]]}}}],"schema":"https://github.com/citation-style-language/schema/raw/master/csl-citation.json"} </w:instrText>
      </w:r>
      <w:r>
        <w:fldChar w:fldCharType="separate"/>
      </w:r>
      <w:r w:rsidRPr="000F3A3E">
        <w:t>(</w:t>
      </w:r>
      <w:r w:rsidR="006772F3">
        <w:t>1</w:t>
      </w:r>
      <w:r w:rsidRPr="000F3A3E">
        <w:t>)</w:t>
      </w:r>
      <w:r>
        <w:fldChar w:fldCharType="end"/>
      </w:r>
      <w:r>
        <w:t xml:space="preserve"> whereas our model considers 25% of clothing to be inactive. For this reason, we used </w:t>
      </w:r>
      <w:r w:rsidR="006B53A0">
        <w:t>30% inactive as our lower bound and</w:t>
      </w:r>
      <w:r w:rsidR="00530DFE">
        <w:t xml:space="preserve"> moved the upper bound equidistant from the original value, resulting in an upper bound of</w:t>
      </w:r>
      <w:r w:rsidR="006B53A0">
        <w:t xml:space="preserve"> 20%</w:t>
      </w:r>
      <w:r w:rsidR="00530DFE">
        <w:t xml:space="preserve">. </w:t>
      </w:r>
    </w:p>
    <w:p w14:paraId="68C6BF57" w14:textId="51182650" w:rsidR="000F3A3E" w:rsidRDefault="00530DFE" w:rsidP="00530DFE">
      <w:pPr>
        <w:ind w:firstLine="720"/>
      </w:pPr>
      <w:r>
        <w:t xml:space="preserve">Under a 30% </w:t>
      </w:r>
      <w:r w:rsidR="002C2A23">
        <w:t xml:space="preserve">of clothing being </w:t>
      </w:r>
      <w:r>
        <w:t xml:space="preserve">inactive scenario, </w:t>
      </w:r>
      <w:r w:rsidR="002C2A23">
        <w:t xml:space="preserve">emissions for 2016 decrease to </w:t>
      </w:r>
      <w:r w:rsidR="00AC0AF2">
        <w:t>32.3</w:t>
      </w:r>
      <w:r w:rsidR="002C2A23">
        <w:t xml:space="preserve"> kt to landfills, 1</w:t>
      </w:r>
      <w:r w:rsidR="00AC0AF2">
        <w:t>5.7</w:t>
      </w:r>
      <w:r w:rsidR="002C2A23">
        <w:t xml:space="preserve"> kt to incineration, </w:t>
      </w:r>
      <w:r w:rsidR="00AC0AF2">
        <w:t xml:space="preserve">156.1 </w:t>
      </w:r>
      <w:r w:rsidR="002C2A23">
        <w:t xml:space="preserve">kt to waterbodies, and </w:t>
      </w:r>
      <w:r w:rsidR="00AC0AF2">
        <w:t>132.5</w:t>
      </w:r>
      <w:r w:rsidR="002C2A23">
        <w:t xml:space="preserve"> kt to </w:t>
      </w:r>
      <w:r w:rsidR="003E528B">
        <w:t>terrestrial environments</w:t>
      </w:r>
      <w:r w:rsidR="003E528B" w:rsidDel="003E528B">
        <w:t xml:space="preserve"> </w:t>
      </w:r>
      <w:r w:rsidR="00E955C0">
        <w:t>(S2</w:t>
      </w:r>
      <w:r w:rsidR="00B14D67">
        <w:t xml:space="preserve"> Table</w:t>
      </w:r>
      <w:r w:rsidR="00E955C0">
        <w:t>)</w:t>
      </w:r>
      <w:r w:rsidR="002C2A23">
        <w:t xml:space="preserve">. </w:t>
      </w:r>
      <w:r w:rsidR="007D31C4">
        <w:t>Total cumulative emissions for years 1950-2016 decreased to 0.</w:t>
      </w:r>
      <w:r w:rsidR="00AC0AF2">
        <w:t>5</w:t>
      </w:r>
      <w:r w:rsidR="007D31C4">
        <w:t xml:space="preserve"> Mt to landfills, 0.</w:t>
      </w:r>
      <w:r w:rsidR="00AC0AF2">
        <w:t>3</w:t>
      </w:r>
      <w:r w:rsidR="007D31C4">
        <w:t xml:space="preserve"> Mt to incineration, 2.</w:t>
      </w:r>
      <w:r w:rsidR="00AC0AF2">
        <w:t>7</w:t>
      </w:r>
      <w:r w:rsidR="007D31C4">
        <w:t xml:space="preserve"> Mt to waterbodies, and 1.</w:t>
      </w:r>
      <w:r w:rsidR="00AC0AF2">
        <w:t>8</w:t>
      </w:r>
      <w:r w:rsidR="007D31C4">
        <w:t xml:space="preserve"> Mt to </w:t>
      </w:r>
      <w:r w:rsidR="003E528B">
        <w:t>terrestrial environments</w:t>
      </w:r>
      <w:r w:rsidR="00E955C0">
        <w:t xml:space="preserve"> (S3</w:t>
      </w:r>
      <w:r w:rsidR="00B14D67">
        <w:t xml:space="preserve"> Table</w:t>
      </w:r>
      <w:r w:rsidR="00E955C0">
        <w:t>)</w:t>
      </w:r>
      <w:r w:rsidR="007D31C4">
        <w:t xml:space="preserve">. </w:t>
      </w:r>
    </w:p>
    <w:p w14:paraId="61D3F19F" w14:textId="3E9EB232" w:rsidR="007D31C4" w:rsidRDefault="007D31C4" w:rsidP="00530DFE">
      <w:pPr>
        <w:ind w:firstLine="720"/>
      </w:pPr>
      <w:r>
        <w:t xml:space="preserve">Under a 20% of clothing being inactive scenario, emissions in 2016 increased to </w:t>
      </w:r>
      <w:r w:rsidR="00AC0AF2">
        <w:t>36.9</w:t>
      </w:r>
      <w:r>
        <w:t xml:space="preserve"> kt to landfills, 1</w:t>
      </w:r>
      <w:r w:rsidR="00AC0AF2">
        <w:t>7.9</w:t>
      </w:r>
      <w:r>
        <w:t xml:space="preserve"> kt to incineration, </w:t>
      </w:r>
      <w:r w:rsidR="00AC0AF2">
        <w:t>178.4</w:t>
      </w:r>
      <w:r>
        <w:t xml:space="preserve"> kt to waterbodies, and 1</w:t>
      </w:r>
      <w:r w:rsidR="00AC0AF2">
        <w:t>51.4</w:t>
      </w:r>
      <w:r>
        <w:t xml:space="preserve"> kt to </w:t>
      </w:r>
      <w:r w:rsidR="003E528B">
        <w:t>terrestrial environments</w:t>
      </w:r>
      <w:r w:rsidR="00E955C0">
        <w:t xml:space="preserve"> (S2</w:t>
      </w:r>
      <w:r w:rsidR="00B14D67">
        <w:t xml:space="preserve"> Table</w:t>
      </w:r>
      <w:r w:rsidR="00E955C0">
        <w:t>)</w:t>
      </w:r>
      <w:r>
        <w:t>. The total cumulative emissions for years 1950-2016 increased to 0.</w:t>
      </w:r>
      <w:r w:rsidR="00AC0AF2">
        <w:t xml:space="preserve">6 </w:t>
      </w:r>
      <w:r>
        <w:t>Mt to landfill, 0.</w:t>
      </w:r>
      <w:r w:rsidR="00AC0AF2">
        <w:t>3</w:t>
      </w:r>
      <w:r>
        <w:t xml:space="preserve"> Mt to incineration, </w:t>
      </w:r>
      <w:r w:rsidR="00AC0AF2">
        <w:t>3.1</w:t>
      </w:r>
      <w:r>
        <w:t xml:space="preserve"> Mt to waterbodies, and </w:t>
      </w:r>
      <w:r w:rsidR="00AC0AF2">
        <w:t>2.1</w:t>
      </w:r>
      <w:r>
        <w:t xml:space="preserve"> Mt to </w:t>
      </w:r>
      <w:r w:rsidR="003E528B">
        <w:t>terrestrial environments</w:t>
      </w:r>
      <w:r w:rsidR="00E955C0">
        <w:t xml:space="preserve"> (S3</w:t>
      </w:r>
      <w:r w:rsidR="00B14D67">
        <w:t xml:space="preserve"> Table</w:t>
      </w:r>
      <w:r w:rsidR="00E955C0">
        <w:t>)</w:t>
      </w:r>
      <w:r>
        <w:t xml:space="preserve">. </w:t>
      </w:r>
    </w:p>
    <w:p w14:paraId="7FAEE0AE" w14:textId="72EE64CD" w:rsidR="007D31C4" w:rsidRDefault="007D31C4" w:rsidP="007D31C4"/>
    <w:p w14:paraId="3E5968B4" w14:textId="34738EC8" w:rsidR="007D31C4" w:rsidRDefault="007D31C4" w:rsidP="007D31C4">
      <w:pPr>
        <w:rPr>
          <w:b/>
          <w:bCs/>
        </w:rPr>
      </w:pPr>
      <w:r>
        <w:rPr>
          <w:b/>
          <w:bCs/>
        </w:rPr>
        <w:t xml:space="preserve">Microfiber shed rate – machine washing </w:t>
      </w:r>
    </w:p>
    <w:p w14:paraId="12E70198" w14:textId="19183AC5" w:rsidR="007D31C4" w:rsidRDefault="009E507D" w:rsidP="007D31C4">
      <w:r>
        <w:rPr>
          <w:b/>
          <w:bCs/>
        </w:rPr>
        <w:tab/>
      </w:r>
      <w:r>
        <w:t xml:space="preserve">The value for our microfiber shed rate was derived by taking the mean value across </w:t>
      </w:r>
      <w:r w:rsidR="00A52CE7">
        <w:t>all studies that report microfiber shedding in units of mass shed per mass washed</w:t>
      </w:r>
      <w:r>
        <w:t xml:space="preserve">. </w:t>
      </w:r>
      <w:r w:rsidR="00A52CE7">
        <w:t>For our alternative scenarios, we set the upper and lower bounds to be +</w:t>
      </w:r>
      <w:r w:rsidR="00C13A27">
        <w:t>3</w:t>
      </w:r>
      <w:r w:rsidR="00A52CE7">
        <w:t>0% and -</w:t>
      </w:r>
      <w:r w:rsidR="00C13A27">
        <w:t>3</w:t>
      </w:r>
      <w:r w:rsidR="00A52CE7">
        <w:t xml:space="preserve">0% of our current microfiber shed rate. </w:t>
      </w:r>
    </w:p>
    <w:p w14:paraId="51935B60" w14:textId="75747802" w:rsidR="00C13A27" w:rsidRDefault="00C13A27" w:rsidP="007D31C4">
      <w:r>
        <w:tab/>
        <w:t>Under the lower bound scenario</w:t>
      </w:r>
      <w:r w:rsidR="00085BF5">
        <w:t>,</w:t>
      </w:r>
      <w:r w:rsidR="002C0100">
        <w:t xml:space="preserve"> </w:t>
      </w:r>
      <w:r w:rsidR="00085BF5">
        <w:t>emissions for 2016 decrease to 2</w:t>
      </w:r>
      <w:r w:rsidR="002E45AB">
        <w:t>5.0</w:t>
      </w:r>
      <w:r w:rsidR="00085BF5">
        <w:t xml:space="preserve"> kt to landfills, 1</w:t>
      </w:r>
      <w:r w:rsidR="00AC0AF2">
        <w:t>1.</w:t>
      </w:r>
      <w:r w:rsidR="002E45AB">
        <w:t>9</w:t>
      </w:r>
      <w:r w:rsidR="00AC0AF2">
        <w:t xml:space="preserve"> </w:t>
      </w:r>
      <w:r w:rsidR="00085BF5">
        <w:t xml:space="preserve">kt to incineration, </w:t>
      </w:r>
      <w:r w:rsidR="00AC0AF2">
        <w:t>1</w:t>
      </w:r>
      <w:r w:rsidR="002E45AB">
        <w:t>25.9</w:t>
      </w:r>
      <w:r w:rsidR="00085BF5">
        <w:t xml:space="preserve"> kt to waterbodies, and </w:t>
      </w:r>
      <w:r w:rsidR="002E45AB">
        <w:t>103.2</w:t>
      </w:r>
      <w:r w:rsidR="00085BF5">
        <w:t xml:space="preserve"> kt to </w:t>
      </w:r>
      <w:r w:rsidR="003E528B">
        <w:t>terrestrial environments</w:t>
      </w:r>
      <w:r w:rsidR="00085BF5">
        <w:t xml:space="preserve"> (S2</w:t>
      </w:r>
      <w:r w:rsidR="00B14D67">
        <w:t xml:space="preserve"> Table</w:t>
      </w:r>
      <w:r w:rsidR="00085BF5">
        <w:t xml:space="preserve">). Total cumulative emissions for years 1950-2016 decrease to 0.4 Mt to landfill, 0.2 Mt to incineration, </w:t>
      </w:r>
      <w:r w:rsidR="00AC0AF2">
        <w:t>2.</w:t>
      </w:r>
      <w:r w:rsidR="002E45AB">
        <w:t>2</w:t>
      </w:r>
      <w:r w:rsidR="00AC0AF2">
        <w:t xml:space="preserve"> </w:t>
      </w:r>
      <w:r w:rsidR="00085BF5">
        <w:t>Mt to waterbodies, and 1.</w:t>
      </w:r>
      <w:r w:rsidR="002E45AB">
        <w:t>4</w:t>
      </w:r>
      <w:r w:rsidR="00085BF5">
        <w:t xml:space="preserve"> Mt to </w:t>
      </w:r>
      <w:r w:rsidR="003E528B">
        <w:t>terrestrial environments</w:t>
      </w:r>
      <w:r w:rsidR="00085BF5">
        <w:t xml:space="preserve"> (S3</w:t>
      </w:r>
      <w:r w:rsidR="00B14D67">
        <w:t xml:space="preserve"> Table</w:t>
      </w:r>
      <w:r w:rsidR="00085BF5">
        <w:t xml:space="preserve">). </w:t>
      </w:r>
    </w:p>
    <w:p w14:paraId="5AC1ECE0" w14:textId="72CCBAB8" w:rsidR="00085BF5" w:rsidRDefault="00085BF5" w:rsidP="007D31C4">
      <w:r>
        <w:tab/>
        <w:t xml:space="preserve">Under the upper bound scenario, emissions for 2016 increase to </w:t>
      </w:r>
      <w:r w:rsidR="002E45AB">
        <w:t>44.2</w:t>
      </w:r>
      <w:r>
        <w:t xml:space="preserve"> kt to landfills, </w:t>
      </w:r>
      <w:r w:rsidR="002E45AB">
        <w:t>21.6</w:t>
      </w:r>
      <w:r>
        <w:t xml:space="preserve"> kt to incineration, </w:t>
      </w:r>
      <w:r w:rsidR="002E45AB">
        <w:t>208.5</w:t>
      </w:r>
      <w:r>
        <w:t xml:space="preserve"> kt to waterbodies, and 1</w:t>
      </w:r>
      <w:r w:rsidR="002E45AB">
        <w:t>80.6</w:t>
      </w:r>
      <w:r>
        <w:t xml:space="preserve"> kt to </w:t>
      </w:r>
      <w:r w:rsidR="003E528B">
        <w:t>terrestrial environments</w:t>
      </w:r>
      <w:r>
        <w:t xml:space="preserve"> (S2</w:t>
      </w:r>
      <w:r w:rsidR="00B14D67">
        <w:t xml:space="preserve"> Table</w:t>
      </w:r>
      <w:r>
        <w:t>). Total cumulative emissions for years 1950-2016 increase to 0.7 Mt to landfills, 0.</w:t>
      </w:r>
      <w:r w:rsidR="002E45AB">
        <w:t>4</w:t>
      </w:r>
      <w:r>
        <w:t xml:space="preserve"> Mt to incineration, </w:t>
      </w:r>
      <w:r w:rsidR="002E45AB">
        <w:t>3.5</w:t>
      </w:r>
      <w:r>
        <w:t xml:space="preserve"> Mt to waterbodies, and 2.</w:t>
      </w:r>
      <w:r w:rsidR="002E45AB">
        <w:t>4</w:t>
      </w:r>
      <w:r>
        <w:t xml:space="preserve"> Mt to </w:t>
      </w:r>
      <w:r w:rsidR="003E528B">
        <w:t>terrestrial environments</w:t>
      </w:r>
      <w:r>
        <w:t xml:space="preserve"> (</w:t>
      </w:r>
      <w:r w:rsidR="001A79A0">
        <w:t>S3</w:t>
      </w:r>
      <w:r w:rsidR="00B14D67">
        <w:t xml:space="preserve"> Table</w:t>
      </w:r>
      <w:r w:rsidR="001A79A0">
        <w:t>).</w:t>
      </w:r>
    </w:p>
    <w:p w14:paraId="21F2AF2D" w14:textId="77777777" w:rsidR="009E507D" w:rsidRPr="009E507D" w:rsidRDefault="009E507D" w:rsidP="007D31C4"/>
    <w:p w14:paraId="5EEA2653" w14:textId="14B99FB1" w:rsidR="007D31C4" w:rsidRDefault="007D31C4" w:rsidP="007D31C4">
      <w:pPr>
        <w:rPr>
          <w:b/>
          <w:bCs/>
        </w:rPr>
      </w:pPr>
      <w:r>
        <w:rPr>
          <w:b/>
          <w:bCs/>
        </w:rPr>
        <w:t xml:space="preserve">Microfiber shed rate – hand washing </w:t>
      </w:r>
    </w:p>
    <w:p w14:paraId="30300372" w14:textId="4DA6BC93" w:rsidR="007D31C4" w:rsidRDefault="007D31C4" w:rsidP="007D31C4">
      <w:r>
        <w:rPr>
          <w:b/>
          <w:bCs/>
        </w:rPr>
        <w:tab/>
      </w:r>
      <w:r w:rsidR="006772F3">
        <w:t xml:space="preserve">To the best of our knowledge, there are currently no studies </w:t>
      </w:r>
      <w:r w:rsidR="0094254D">
        <w:t xml:space="preserve">that measure microfiber shedding from hand washing garments. For this reason, </w:t>
      </w:r>
      <w:r>
        <w:t xml:space="preserve">the value used in </w:t>
      </w:r>
      <w:r w:rsidR="0094254D">
        <w:t xml:space="preserve">our </w:t>
      </w:r>
      <w:r>
        <w:t>model is arbitrarily set at 50% of the machine washing shed rate</w:t>
      </w:r>
      <w:r w:rsidR="0094254D">
        <w:t xml:space="preserve"> and remains the largest source of uncertainty. For the alternative scenarios, we set the upper and lower bounds to be 25% and 75% of the machine washing shed rate. </w:t>
      </w:r>
    </w:p>
    <w:p w14:paraId="7D5FA342" w14:textId="6658EDCC" w:rsidR="0094254D" w:rsidRDefault="0094254D" w:rsidP="007D31C4">
      <w:r>
        <w:tab/>
        <w:t xml:space="preserve">Under </w:t>
      </w:r>
      <w:r w:rsidR="00EB4706">
        <w:t>the</w:t>
      </w:r>
      <w:r w:rsidR="00E527BC">
        <w:t xml:space="preserve"> </w:t>
      </w:r>
      <w:r w:rsidR="00F80A29">
        <w:t>25</w:t>
      </w:r>
      <w:r>
        <w:t xml:space="preserve">% shed rate scenario, </w:t>
      </w:r>
      <w:r w:rsidR="00E527BC">
        <w:t xml:space="preserve">emissions for 2016 decrease to </w:t>
      </w:r>
      <w:r w:rsidR="009947D0">
        <w:t>33.3</w:t>
      </w:r>
      <w:r w:rsidR="00EB4706">
        <w:t xml:space="preserve"> kt to landfills, 1</w:t>
      </w:r>
      <w:r w:rsidR="009947D0">
        <w:t>6.5</w:t>
      </w:r>
      <w:r w:rsidR="00EB4706">
        <w:t xml:space="preserve"> kt to incineration, 1</w:t>
      </w:r>
      <w:r w:rsidR="009947D0">
        <w:t>52.4</w:t>
      </w:r>
      <w:r w:rsidR="00EB4706">
        <w:t xml:space="preserve"> kt to waterbodies, and 1</w:t>
      </w:r>
      <w:r w:rsidR="009947D0">
        <w:t>35.5</w:t>
      </w:r>
      <w:r w:rsidR="00EB4706">
        <w:t xml:space="preserve"> kt to </w:t>
      </w:r>
      <w:r w:rsidR="003E528B">
        <w:t>terrestrial environments</w:t>
      </w:r>
      <w:r w:rsidR="00E955C0">
        <w:t xml:space="preserve"> (S2</w:t>
      </w:r>
      <w:r w:rsidR="00B14D67">
        <w:t xml:space="preserve"> Table</w:t>
      </w:r>
      <w:r w:rsidR="00E955C0">
        <w:t>)</w:t>
      </w:r>
      <w:r w:rsidR="00EB4706">
        <w:t>. The total cumulative emissions for 1950-2016 decrease to 0.5 Mt to landfills, 0.</w:t>
      </w:r>
      <w:r w:rsidR="009947D0">
        <w:t>3</w:t>
      </w:r>
      <w:r w:rsidR="00EB4706">
        <w:t xml:space="preserve"> Mt to incineration, </w:t>
      </w:r>
      <w:r w:rsidR="009947D0">
        <w:t>2.5</w:t>
      </w:r>
      <w:r w:rsidR="00EB4706">
        <w:t xml:space="preserve"> Mt to waterbodies, and 1.</w:t>
      </w:r>
      <w:r w:rsidR="009947D0">
        <w:t>8</w:t>
      </w:r>
      <w:r w:rsidR="00EB4706">
        <w:t xml:space="preserve"> Mt to </w:t>
      </w:r>
      <w:r w:rsidR="003E528B">
        <w:t>terrestrial environments</w:t>
      </w:r>
      <w:r w:rsidR="00E955C0">
        <w:t xml:space="preserve"> (S3</w:t>
      </w:r>
      <w:r w:rsidR="00B14D67">
        <w:t xml:space="preserve"> Table</w:t>
      </w:r>
      <w:r w:rsidR="00E955C0">
        <w:t>)</w:t>
      </w:r>
      <w:r w:rsidR="00EB4706">
        <w:t xml:space="preserve">. </w:t>
      </w:r>
    </w:p>
    <w:p w14:paraId="123ADB77" w14:textId="68E17AAD" w:rsidR="00EB4706" w:rsidRDefault="00EB4706" w:rsidP="007D31C4">
      <w:r>
        <w:tab/>
        <w:t xml:space="preserve">Under the </w:t>
      </w:r>
      <w:r w:rsidR="00F80A29">
        <w:t>75</w:t>
      </w:r>
      <w:r>
        <w:t xml:space="preserve">% shed rate scenario, emissions for 2016 increase to </w:t>
      </w:r>
      <w:r w:rsidR="009947D0">
        <w:t>35.8</w:t>
      </w:r>
      <w:r>
        <w:t xml:space="preserve"> kt to landfills, 1</w:t>
      </w:r>
      <w:r w:rsidR="009947D0">
        <w:t>7.1</w:t>
      </w:r>
      <w:r>
        <w:t xml:space="preserve"> kt to incineration, 1</w:t>
      </w:r>
      <w:r w:rsidR="009947D0">
        <w:t>82</w:t>
      </w:r>
      <w:r>
        <w:t>.0 kt to waterbodies, and 1</w:t>
      </w:r>
      <w:r w:rsidR="009947D0">
        <w:t>48.4</w:t>
      </w:r>
      <w:r>
        <w:t xml:space="preserve"> kt to </w:t>
      </w:r>
      <w:r w:rsidR="003E528B">
        <w:t>terrestrial environments</w:t>
      </w:r>
      <w:r w:rsidR="00E955C0">
        <w:t xml:space="preserve"> (S2</w:t>
      </w:r>
      <w:r w:rsidR="00B14D67">
        <w:t xml:space="preserve"> Table</w:t>
      </w:r>
      <w:r w:rsidR="00E955C0">
        <w:t>)</w:t>
      </w:r>
      <w:r>
        <w:t xml:space="preserve">. </w:t>
      </w:r>
      <w:r>
        <w:lastRenderedPageBreak/>
        <w:t>Total cumulative emissions for years 1950-2016 increase to 0.</w:t>
      </w:r>
      <w:r w:rsidR="009947D0">
        <w:t>6</w:t>
      </w:r>
      <w:r>
        <w:t xml:space="preserve"> Mt to landfills, 0.</w:t>
      </w:r>
      <w:r w:rsidR="009947D0">
        <w:t>3</w:t>
      </w:r>
      <w:r>
        <w:t xml:space="preserve"> Mt to incineration, </w:t>
      </w:r>
      <w:r w:rsidR="009947D0">
        <w:t>3.3</w:t>
      </w:r>
      <w:r>
        <w:t xml:space="preserve"> Mt to waterbodies, and </w:t>
      </w:r>
      <w:r w:rsidR="009947D0">
        <w:t>2.1</w:t>
      </w:r>
      <w:r>
        <w:t xml:space="preserve"> Mt to </w:t>
      </w:r>
      <w:r w:rsidR="003E528B">
        <w:t>terrestrial environments</w:t>
      </w:r>
      <w:r w:rsidR="00E955C0">
        <w:t xml:space="preserve"> (S3</w:t>
      </w:r>
      <w:r w:rsidR="00B14D67">
        <w:t xml:space="preserve"> Table</w:t>
      </w:r>
      <w:r w:rsidR="00E955C0">
        <w:t>)</w:t>
      </w:r>
      <w:r>
        <w:t xml:space="preserve">. </w:t>
      </w:r>
    </w:p>
    <w:p w14:paraId="14B38520" w14:textId="4606CB62" w:rsidR="00DD3769" w:rsidRDefault="00DD3769" w:rsidP="007D31C4"/>
    <w:p w14:paraId="0DB54645" w14:textId="4BD15EAF" w:rsidR="00DD3769" w:rsidRDefault="00DD3769" w:rsidP="007D31C4">
      <w:r>
        <w:rPr>
          <w:b/>
          <w:bCs/>
        </w:rPr>
        <w:t>WWTP microfiber retention rate</w:t>
      </w:r>
    </w:p>
    <w:p w14:paraId="29155D46" w14:textId="3CC7303F" w:rsidR="00DD3769" w:rsidRDefault="00DD3769" w:rsidP="007D31C4">
      <w:r>
        <w:tab/>
        <w:t xml:space="preserve">The WWTP microfiber retention rates used for our model were collected from nine different studies. For the lower and upper bounds, we used the minimum and maximum value for primary and secondary treatment taken across all nine studies. For primary treatment, the minimum and maximum values are 32.4% and 99.0%, respectively. The minimum and maximum values for secondary treatment are 61.0% and 99.9%, respectively. </w:t>
      </w:r>
    </w:p>
    <w:p w14:paraId="4092C4D3" w14:textId="0D543EC8" w:rsidR="004C738C" w:rsidRDefault="004C738C" w:rsidP="007D31C4">
      <w:r>
        <w:tab/>
        <w:t>Under the lower bound scenario, emissions for 2016 are 1</w:t>
      </w:r>
      <w:r w:rsidR="00077702">
        <w:t>9.7</w:t>
      </w:r>
      <w:r>
        <w:t xml:space="preserve"> kt to landfills, </w:t>
      </w:r>
      <w:r w:rsidR="00077702">
        <w:t>10.7</w:t>
      </w:r>
      <w:r>
        <w:t xml:space="preserve"> kt to incineration, </w:t>
      </w:r>
      <w:r w:rsidR="00077702">
        <w:t>240.1 kt</w:t>
      </w:r>
      <w:r>
        <w:t xml:space="preserve"> to waterbodies, and </w:t>
      </w:r>
      <w:r w:rsidR="00077702">
        <w:t>89.9</w:t>
      </w:r>
      <w:r>
        <w:t xml:space="preserve"> kt to </w:t>
      </w:r>
      <w:r w:rsidR="003E528B">
        <w:t>terrestrial environments</w:t>
      </w:r>
      <w:r>
        <w:t xml:space="preserve"> (S2</w:t>
      </w:r>
      <w:r w:rsidR="00B14D67">
        <w:t xml:space="preserve"> Table</w:t>
      </w:r>
      <w:r>
        <w:t>). Total cumulative emissions for years 1950-2016 are 0.3 Mt to landfills, 0.</w:t>
      </w:r>
      <w:r w:rsidR="00077702">
        <w:t>2</w:t>
      </w:r>
      <w:r>
        <w:t xml:space="preserve"> Mt to incineration, </w:t>
      </w:r>
      <w:r w:rsidR="00077702">
        <w:t>3.8</w:t>
      </w:r>
      <w:r>
        <w:t xml:space="preserve"> Mt to waterbodies, and 1.</w:t>
      </w:r>
      <w:r w:rsidR="00077702">
        <w:t>3</w:t>
      </w:r>
      <w:r>
        <w:t xml:space="preserve"> Mt to </w:t>
      </w:r>
      <w:r w:rsidR="003E528B">
        <w:t>terrestrial environments</w:t>
      </w:r>
      <w:r>
        <w:t xml:space="preserve"> (S3</w:t>
      </w:r>
      <w:r w:rsidR="00B14D67">
        <w:t xml:space="preserve"> Table</w:t>
      </w:r>
      <w:r>
        <w:t>).</w:t>
      </w:r>
    </w:p>
    <w:p w14:paraId="404463E9" w14:textId="66C42264" w:rsidR="004C738C" w:rsidRPr="00DD3769" w:rsidRDefault="004C738C" w:rsidP="007D3FBB">
      <w:pPr>
        <w:ind w:firstLine="720"/>
      </w:pPr>
      <w:r>
        <w:t>Under the upper bound scenario, emissions for 2016 are 3</w:t>
      </w:r>
      <w:r w:rsidR="008546BE">
        <w:t>7.9</w:t>
      </w:r>
      <w:r>
        <w:t xml:space="preserve"> kt to landfills, 1</w:t>
      </w:r>
      <w:r w:rsidR="008546BE">
        <w:t>7</w:t>
      </w:r>
      <w:r>
        <w:t>.9 kt to incineration, 1</w:t>
      </w:r>
      <w:r w:rsidR="008546BE">
        <w:t>50.9</w:t>
      </w:r>
      <w:r>
        <w:t xml:space="preserve"> kt to waterbodies, and 1</w:t>
      </w:r>
      <w:r w:rsidR="008546BE">
        <w:t>53.7</w:t>
      </w:r>
      <w:r>
        <w:t xml:space="preserve"> kt to </w:t>
      </w:r>
      <w:r w:rsidR="003E528B">
        <w:t>terrestrial environments</w:t>
      </w:r>
      <w:r>
        <w:t xml:space="preserve"> (S2</w:t>
      </w:r>
      <w:r w:rsidR="00B14D67">
        <w:t xml:space="preserve"> Table</w:t>
      </w:r>
      <w:r>
        <w:t>). Total cumulative emissions for years 1950-2016 are 0.</w:t>
      </w:r>
      <w:r w:rsidR="008546BE">
        <w:t>6</w:t>
      </w:r>
      <w:r>
        <w:t xml:space="preserve"> Mt to landfills, 0.</w:t>
      </w:r>
      <w:r w:rsidR="008546BE">
        <w:t xml:space="preserve">3 </w:t>
      </w:r>
      <w:r>
        <w:t>Mt to incineration, 2.</w:t>
      </w:r>
      <w:r w:rsidR="008546BE">
        <w:t>7</w:t>
      </w:r>
      <w:r>
        <w:t xml:space="preserve"> Mt to waterbodies, and </w:t>
      </w:r>
      <w:r w:rsidR="008546BE">
        <w:t>2.1</w:t>
      </w:r>
      <w:r>
        <w:t xml:space="preserve"> Mt to </w:t>
      </w:r>
      <w:r w:rsidR="003E528B">
        <w:t>terrestrial environments</w:t>
      </w:r>
      <w:r>
        <w:t xml:space="preserve"> (S3</w:t>
      </w:r>
      <w:r w:rsidR="00B14D67">
        <w:t xml:space="preserve"> Table</w:t>
      </w:r>
      <w:r>
        <w:t xml:space="preserve">). </w:t>
      </w:r>
    </w:p>
    <w:p w14:paraId="1E1BA24A" w14:textId="252DC03C" w:rsidR="00517F8C" w:rsidRDefault="00517F8C" w:rsidP="007D31C4"/>
    <w:p w14:paraId="67347EFC" w14:textId="420CDBCA" w:rsidR="00517F8C" w:rsidRDefault="00517F8C" w:rsidP="007D31C4">
      <w:pPr>
        <w:rPr>
          <w:b/>
          <w:bCs/>
        </w:rPr>
      </w:pPr>
      <w:r w:rsidRPr="00517F8C">
        <w:rPr>
          <w:b/>
          <w:bCs/>
        </w:rPr>
        <w:t>Washi</w:t>
      </w:r>
      <w:r>
        <w:rPr>
          <w:b/>
          <w:bCs/>
        </w:rPr>
        <w:t>ng machine ownership</w:t>
      </w:r>
    </w:p>
    <w:p w14:paraId="0258A71C" w14:textId="7265A3C5" w:rsidR="00517F8C" w:rsidRDefault="00517F8C" w:rsidP="007D31C4">
      <w:r>
        <w:rPr>
          <w:b/>
          <w:bCs/>
        </w:rPr>
        <w:tab/>
      </w:r>
      <w:r>
        <w:t xml:space="preserve">Washing machine ownership is a moderately sensitive parameter as seen above in </w:t>
      </w:r>
      <w:r w:rsidRPr="00E955C0">
        <w:t>S</w:t>
      </w:r>
      <w:r w:rsidR="00B14D67">
        <w:t>1 Table</w:t>
      </w:r>
      <w:r>
        <w:t xml:space="preserve">. Due to the nature of the method from which the values were derived, there are no obvious upper and lower bounds to assign for the alternative scenarios. For this reason, we arbitrarily increased and decreased the existing values for each country’s percentage of the population owning washing machines by </w:t>
      </w:r>
      <w:r w:rsidR="006B4536">
        <w:t>±</w:t>
      </w:r>
      <w:r w:rsidR="008546BE">
        <w:t xml:space="preserve"> </w:t>
      </w:r>
      <w:r>
        <w:t xml:space="preserve">20%. We set an upper and lower limit for the values </w:t>
      </w:r>
      <w:r w:rsidR="00B46641">
        <w:t>at</w:t>
      </w:r>
      <w:r>
        <w:t xml:space="preserve"> 100% and 0%</w:t>
      </w:r>
      <w:r w:rsidR="00B46641">
        <w:t>.</w:t>
      </w:r>
    </w:p>
    <w:p w14:paraId="7C77AD68" w14:textId="2D5BB71F" w:rsidR="00B46641" w:rsidRDefault="00B46641" w:rsidP="007D31C4">
      <w:r>
        <w:tab/>
        <w:t xml:space="preserve">In the first scenario, decreasing the annual percentage of the population owning washing machines by 20% resulted in a decrease of 2016 emissions to </w:t>
      </w:r>
      <w:r w:rsidR="008546BE">
        <w:t>30.9</w:t>
      </w:r>
      <w:r>
        <w:t xml:space="preserve"> kt to landfills, 1</w:t>
      </w:r>
      <w:r w:rsidR="008546BE">
        <w:t>5.0</w:t>
      </w:r>
      <w:r>
        <w:t xml:space="preserve"> kt to incineration, </w:t>
      </w:r>
      <w:r w:rsidR="008546BE">
        <w:t>148.1</w:t>
      </w:r>
      <w:r>
        <w:t xml:space="preserve"> kt to waterbodies, and </w:t>
      </w:r>
      <w:r w:rsidR="008546BE">
        <w:t>126.7</w:t>
      </w:r>
      <w:r>
        <w:t xml:space="preserve"> kt to </w:t>
      </w:r>
      <w:r w:rsidR="003E528B">
        <w:t>terrestrial environments</w:t>
      </w:r>
      <w:r w:rsidR="00E955C0">
        <w:t xml:space="preserve"> (S2</w:t>
      </w:r>
      <w:r w:rsidR="00B14D67">
        <w:t xml:space="preserve"> Table</w:t>
      </w:r>
      <w:r w:rsidR="00E955C0">
        <w:t>)</w:t>
      </w:r>
      <w:r>
        <w:t>. Total cumulative emissions for years 1950-2016 decreased to 0.</w:t>
      </w:r>
      <w:r w:rsidR="008546BE">
        <w:t>5</w:t>
      </w:r>
      <w:r>
        <w:t xml:space="preserve"> Mt to landfills, 0.</w:t>
      </w:r>
      <w:r w:rsidR="008546BE">
        <w:t>3</w:t>
      </w:r>
      <w:r>
        <w:t xml:space="preserve"> Mt to incineration, </w:t>
      </w:r>
      <w:r w:rsidR="008546BE">
        <w:t>2.6</w:t>
      </w:r>
      <w:r>
        <w:t xml:space="preserve"> Mt to waterbodies, and 1.</w:t>
      </w:r>
      <w:r w:rsidR="008546BE">
        <w:t>7</w:t>
      </w:r>
      <w:r>
        <w:t xml:space="preserve"> Mt to </w:t>
      </w:r>
      <w:r w:rsidR="003E528B">
        <w:t>terrestrial environments</w:t>
      </w:r>
      <w:r w:rsidR="00E955C0">
        <w:t xml:space="preserve"> (S3</w:t>
      </w:r>
      <w:r w:rsidR="00B14D67">
        <w:t xml:space="preserve"> Table</w:t>
      </w:r>
      <w:r w:rsidR="00E955C0">
        <w:t>)</w:t>
      </w:r>
      <w:r>
        <w:t xml:space="preserve">. </w:t>
      </w:r>
    </w:p>
    <w:p w14:paraId="29ED4A36" w14:textId="379F72EB" w:rsidR="006946C9" w:rsidRDefault="00B46641">
      <w:r>
        <w:tab/>
        <w:t xml:space="preserve">In the second scenario, increasing the annual percentage of the population owning washing machines by 20% resulted in an increase of 2016 emissions to </w:t>
      </w:r>
      <w:r w:rsidR="00843482">
        <w:t>36.0</w:t>
      </w:r>
      <w:r>
        <w:t xml:space="preserve"> kt to landfills, 1</w:t>
      </w:r>
      <w:r w:rsidR="00843482">
        <w:t>7.3</w:t>
      </w:r>
      <w:r>
        <w:t xml:space="preserve"> kt to incineration, 1</w:t>
      </w:r>
      <w:r w:rsidR="00843482">
        <w:t>76.9</w:t>
      </w:r>
      <w:r>
        <w:t xml:space="preserve"> kt to waterbodies, and 1</w:t>
      </w:r>
      <w:r w:rsidR="00843482">
        <w:t>47.0</w:t>
      </w:r>
      <w:r>
        <w:t xml:space="preserve"> kt to </w:t>
      </w:r>
      <w:r w:rsidR="003E528B">
        <w:t>terrestrial environments</w:t>
      </w:r>
      <w:r w:rsidR="00E955C0">
        <w:t xml:space="preserve"> (S2</w:t>
      </w:r>
      <w:r w:rsidR="00B14D67">
        <w:t xml:space="preserve"> Table</w:t>
      </w:r>
      <w:r w:rsidR="00E955C0">
        <w:t>)</w:t>
      </w:r>
      <w:r>
        <w:t>. Total cumulative emissions for years 1950-2016 increased to 0.</w:t>
      </w:r>
      <w:r w:rsidR="00843482">
        <w:t>6</w:t>
      </w:r>
      <w:r>
        <w:t xml:space="preserve"> Mt to landfills, 0.</w:t>
      </w:r>
      <w:r w:rsidR="00843482">
        <w:t>3</w:t>
      </w:r>
      <w:r>
        <w:t xml:space="preserve"> Mt to incineration, </w:t>
      </w:r>
      <w:r w:rsidR="00843482">
        <w:t>3.1</w:t>
      </w:r>
      <w:r>
        <w:t xml:space="preserve"> Mt to waterbodies, and </w:t>
      </w:r>
      <w:r w:rsidR="00843482">
        <w:t>2.0</w:t>
      </w:r>
      <w:r>
        <w:t xml:space="preserve"> Mt to </w:t>
      </w:r>
      <w:r w:rsidR="003E528B">
        <w:t>terrestrial environments</w:t>
      </w:r>
      <w:r w:rsidR="00E955C0">
        <w:t xml:space="preserve"> (S3</w:t>
      </w:r>
      <w:r w:rsidR="00B14D67">
        <w:t xml:space="preserve"> Table</w:t>
      </w:r>
      <w:r w:rsidR="00E955C0">
        <w:t>)</w:t>
      </w:r>
      <w:r>
        <w:t xml:space="preserve">. </w:t>
      </w:r>
    </w:p>
    <w:p w14:paraId="0547A384" w14:textId="77777777" w:rsidR="00717A5F" w:rsidRDefault="00717A5F">
      <w:r>
        <w:br w:type="page"/>
      </w:r>
    </w:p>
    <w:tbl>
      <w:tblPr>
        <w:tblW w:w="6475" w:type="dxa"/>
        <w:tblLook w:val="04A0" w:firstRow="1" w:lastRow="0" w:firstColumn="1" w:lastColumn="0" w:noHBand="0" w:noVBand="1"/>
      </w:tblPr>
      <w:tblGrid>
        <w:gridCol w:w="715"/>
        <w:gridCol w:w="720"/>
        <w:gridCol w:w="810"/>
        <w:gridCol w:w="810"/>
        <w:gridCol w:w="900"/>
        <w:gridCol w:w="810"/>
        <w:gridCol w:w="810"/>
        <w:gridCol w:w="900"/>
      </w:tblGrid>
      <w:tr w:rsidR="00B70AD6" w:rsidRPr="00B70AD6" w14:paraId="06BAB305" w14:textId="77777777" w:rsidTr="00B70AD6">
        <w:trPr>
          <w:trHeight w:val="890"/>
        </w:trPr>
        <w:tc>
          <w:tcPr>
            <w:tcW w:w="715" w:type="dxa"/>
            <w:vMerge w:val="restart"/>
            <w:tcBorders>
              <w:top w:val="single" w:sz="4" w:space="0" w:color="auto"/>
              <w:left w:val="single" w:sz="4" w:space="0" w:color="auto"/>
              <w:bottom w:val="single" w:sz="4" w:space="0" w:color="000000"/>
              <w:right w:val="single" w:sz="4" w:space="0" w:color="auto"/>
            </w:tcBorders>
            <w:shd w:val="clear" w:color="auto" w:fill="auto"/>
            <w:noWrap/>
            <w:textDirection w:val="btLr"/>
            <w:vAlign w:val="bottom"/>
            <w:hideMark/>
          </w:tcPr>
          <w:p w14:paraId="33A3E6C5" w14:textId="77777777"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lastRenderedPageBreak/>
              <w:t>Total (kt)</w:t>
            </w:r>
          </w:p>
        </w:tc>
        <w:tc>
          <w:tcPr>
            <w:tcW w:w="720" w:type="dxa"/>
            <w:tcBorders>
              <w:top w:val="single" w:sz="4" w:space="0" w:color="auto"/>
              <w:left w:val="nil"/>
              <w:bottom w:val="single" w:sz="4" w:space="0" w:color="auto"/>
              <w:right w:val="single" w:sz="4" w:space="0" w:color="auto"/>
            </w:tcBorders>
            <w:shd w:val="clear" w:color="auto" w:fill="auto"/>
            <w:textDirection w:val="btLr"/>
            <w:vAlign w:val="bottom"/>
            <w:hideMark/>
          </w:tcPr>
          <w:p w14:paraId="31D8E6F6"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9214B93" w14:textId="7B086241"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271.5</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D5D28EF" w14:textId="0BAE635C"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336.5</w:t>
            </w:r>
          </w:p>
        </w:tc>
        <w:tc>
          <w:tcPr>
            <w:tcW w:w="900" w:type="dxa"/>
            <w:tcBorders>
              <w:top w:val="single" w:sz="4" w:space="0" w:color="auto"/>
              <w:left w:val="nil"/>
              <w:bottom w:val="single" w:sz="4" w:space="0" w:color="auto"/>
              <w:right w:val="nil"/>
            </w:tcBorders>
            <w:shd w:val="clear" w:color="auto" w:fill="auto"/>
            <w:noWrap/>
            <w:textDirection w:val="btLr"/>
            <w:vAlign w:val="bottom"/>
            <w:hideMark/>
          </w:tcPr>
          <w:p w14:paraId="39F82D32" w14:textId="3C266AC2" w:rsidR="00B70AD6" w:rsidRPr="00B70AD6" w:rsidRDefault="002E45AB" w:rsidP="00B70AD6">
            <w:pPr>
              <w:ind w:left="113" w:right="113"/>
              <w:jc w:val="right"/>
              <w:rPr>
                <w:rFonts w:ascii="Calibri" w:hAnsi="Calibri" w:cs="Calibri"/>
                <w:color w:val="000000"/>
                <w:sz w:val="22"/>
                <w:szCs w:val="22"/>
              </w:rPr>
            </w:pPr>
            <w:r>
              <w:rPr>
                <w:rFonts w:ascii="Calibri" w:hAnsi="Calibri" w:cs="Calibri"/>
                <w:color w:val="000000"/>
                <w:sz w:val="22"/>
                <w:szCs w:val="22"/>
              </w:rPr>
              <w:t>266.0</w:t>
            </w:r>
          </w:p>
        </w:tc>
        <w:tc>
          <w:tcPr>
            <w:tcW w:w="81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0EA9EE0" w14:textId="28DA6002"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337.6</w:t>
            </w:r>
          </w:p>
        </w:tc>
        <w:tc>
          <w:tcPr>
            <w:tcW w:w="810" w:type="dxa"/>
            <w:tcBorders>
              <w:top w:val="single" w:sz="4" w:space="0" w:color="auto"/>
              <w:left w:val="nil"/>
              <w:bottom w:val="single" w:sz="4" w:space="0" w:color="auto"/>
              <w:right w:val="nil"/>
            </w:tcBorders>
            <w:shd w:val="clear" w:color="auto" w:fill="auto"/>
            <w:noWrap/>
            <w:textDirection w:val="btLr"/>
            <w:vAlign w:val="bottom"/>
            <w:hideMark/>
          </w:tcPr>
          <w:p w14:paraId="43DDA455" w14:textId="5CA1E3CC" w:rsidR="00B70AD6" w:rsidRPr="00B70AD6" w:rsidRDefault="00077702" w:rsidP="00B70AD6">
            <w:pPr>
              <w:ind w:left="113" w:right="113"/>
              <w:jc w:val="center"/>
              <w:rPr>
                <w:rFonts w:ascii="Calibri" w:hAnsi="Calibri" w:cs="Calibri"/>
                <w:color w:val="000000"/>
                <w:sz w:val="22"/>
                <w:szCs w:val="22"/>
              </w:rPr>
            </w:pPr>
            <w:r>
              <w:rPr>
                <w:rFonts w:ascii="Calibri" w:hAnsi="Calibri" w:cs="Calibri"/>
                <w:color w:val="000000"/>
                <w:sz w:val="22"/>
                <w:szCs w:val="22"/>
              </w:rPr>
              <w:t>360.5</w:t>
            </w:r>
          </w:p>
        </w:tc>
        <w:tc>
          <w:tcPr>
            <w:tcW w:w="9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8F62A1F" w14:textId="49ACF65B" w:rsidR="00B70AD6" w:rsidRPr="00B70AD6" w:rsidRDefault="00381346" w:rsidP="00B70AD6">
            <w:pPr>
              <w:ind w:left="113" w:right="113"/>
              <w:jc w:val="center"/>
              <w:rPr>
                <w:rFonts w:ascii="Calibri" w:hAnsi="Calibri" w:cs="Calibri"/>
                <w:color w:val="000000"/>
                <w:sz w:val="22"/>
                <w:szCs w:val="22"/>
              </w:rPr>
            </w:pPr>
            <w:r>
              <w:rPr>
                <w:rFonts w:ascii="Calibri" w:hAnsi="Calibri" w:cs="Calibri"/>
                <w:color w:val="000000"/>
                <w:sz w:val="22"/>
                <w:szCs w:val="22"/>
              </w:rPr>
              <w:t>320.7</w:t>
            </w:r>
          </w:p>
        </w:tc>
      </w:tr>
      <w:tr w:rsidR="00B70AD6" w:rsidRPr="00B70AD6" w14:paraId="5C704EE2" w14:textId="77777777" w:rsidTr="00B70AD6">
        <w:trPr>
          <w:trHeight w:val="881"/>
        </w:trPr>
        <w:tc>
          <w:tcPr>
            <w:tcW w:w="715" w:type="dxa"/>
            <w:vMerge/>
            <w:tcBorders>
              <w:top w:val="single" w:sz="4" w:space="0" w:color="auto"/>
              <w:left w:val="single" w:sz="4" w:space="0" w:color="auto"/>
              <w:bottom w:val="single" w:sz="4" w:space="0" w:color="000000"/>
              <w:right w:val="single" w:sz="4" w:space="0" w:color="auto"/>
            </w:tcBorders>
            <w:textDirection w:val="btLr"/>
            <w:vAlign w:val="center"/>
            <w:hideMark/>
          </w:tcPr>
          <w:p w14:paraId="43726C6E" w14:textId="77777777" w:rsidR="00B70AD6" w:rsidRPr="00B70AD6" w:rsidRDefault="00B70AD6" w:rsidP="00B70AD6">
            <w:pPr>
              <w:ind w:left="113" w:right="113"/>
              <w:rPr>
                <w:rFonts w:ascii="Calibri" w:hAnsi="Calibri" w:cs="Calibri"/>
                <w:color w:val="000000"/>
                <w:sz w:val="22"/>
                <w:szCs w:val="22"/>
              </w:rPr>
            </w:pP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17B698D9"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3126AFD" w14:textId="0B73D475"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449.5</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49F418F" w14:textId="75AA4658"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384.5</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CA2AFA9" w14:textId="2059A6DD" w:rsidR="00B70AD6" w:rsidRPr="00B70AD6" w:rsidRDefault="002E45AB" w:rsidP="00B70AD6">
            <w:pPr>
              <w:ind w:left="113" w:right="113"/>
              <w:jc w:val="center"/>
              <w:rPr>
                <w:rFonts w:ascii="Calibri" w:hAnsi="Calibri" w:cs="Calibri"/>
                <w:color w:val="000000"/>
                <w:sz w:val="22"/>
                <w:szCs w:val="22"/>
              </w:rPr>
            </w:pPr>
            <w:r>
              <w:rPr>
                <w:rFonts w:ascii="Calibri" w:hAnsi="Calibri" w:cs="Calibri"/>
                <w:color w:val="000000"/>
                <w:sz w:val="22"/>
                <w:szCs w:val="22"/>
              </w:rPr>
              <w:t>454.9</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839E6BF" w14:textId="2A6340BB"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383.3</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0560D13" w14:textId="3CB7149C" w:rsidR="00B70AD6" w:rsidRPr="00B70AD6" w:rsidRDefault="008546BE" w:rsidP="00B70AD6">
            <w:pPr>
              <w:ind w:left="113" w:right="113"/>
              <w:jc w:val="center"/>
              <w:rPr>
                <w:rFonts w:ascii="Calibri" w:hAnsi="Calibri" w:cs="Calibri"/>
                <w:color w:val="000000"/>
                <w:sz w:val="22"/>
                <w:szCs w:val="22"/>
              </w:rPr>
            </w:pPr>
            <w:r>
              <w:rPr>
                <w:rFonts w:ascii="Calibri" w:hAnsi="Calibri" w:cs="Calibri"/>
                <w:color w:val="000000"/>
                <w:sz w:val="22"/>
                <w:szCs w:val="22"/>
              </w:rPr>
              <w:t>360.5</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04043A8" w14:textId="569E73DF" w:rsidR="00B70AD6" w:rsidRPr="00B70AD6" w:rsidRDefault="00843482" w:rsidP="00B70AD6">
            <w:pPr>
              <w:ind w:left="113" w:right="113"/>
              <w:jc w:val="center"/>
              <w:rPr>
                <w:rFonts w:ascii="Calibri" w:hAnsi="Calibri" w:cs="Calibri"/>
                <w:color w:val="000000"/>
                <w:sz w:val="22"/>
                <w:szCs w:val="22"/>
              </w:rPr>
            </w:pPr>
            <w:r>
              <w:rPr>
                <w:rFonts w:ascii="Calibri" w:hAnsi="Calibri" w:cs="Calibri"/>
                <w:color w:val="000000"/>
                <w:sz w:val="22"/>
                <w:szCs w:val="22"/>
              </w:rPr>
              <w:t>377.2</w:t>
            </w:r>
          </w:p>
        </w:tc>
      </w:tr>
      <w:tr w:rsidR="00B70AD6" w:rsidRPr="00B70AD6" w14:paraId="1BD5D37C" w14:textId="77777777" w:rsidTr="00B70AD6">
        <w:trPr>
          <w:trHeight w:val="945"/>
        </w:trPr>
        <w:tc>
          <w:tcPr>
            <w:tcW w:w="715" w:type="dxa"/>
            <w:vMerge w:val="restart"/>
            <w:tcBorders>
              <w:top w:val="nil"/>
              <w:left w:val="single" w:sz="4" w:space="0" w:color="auto"/>
              <w:bottom w:val="single" w:sz="4" w:space="0" w:color="000000"/>
              <w:right w:val="single" w:sz="4" w:space="0" w:color="auto"/>
            </w:tcBorders>
            <w:shd w:val="clear" w:color="auto" w:fill="auto"/>
            <w:noWrap/>
            <w:textDirection w:val="btLr"/>
            <w:vAlign w:val="bottom"/>
            <w:hideMark/>
          </w:tcPr>
          <w:p w14:paraId="5B8F1F8C" w14:textId="17D00BA1" w:rsidR="00B70AD6" w:rsidRPr="00B70AD6" w:rsidRDefault="003E528B" w:rsidP="00B70AD6">
            <w:pPr>
              <w:ind w:left="113" w:right="113"/>
              <w:jc w:val="center"/>
              <w:rPr>
                <w:rFonts w:ascii="Calibri" w:hAnsi="Calibri" w:cs="Calibri"/>
                <w:color w:val="000000"/>
                <w:sz w:val="22"/>
                <w:szCs w:val="22"/>
              </w:rPr>
            </w:pPr>
            <w:r>
              <w:t>Terrestrial Environments</w:t>
            </w:r>
            <w:r w:rsidR="00B70AD6" w:rsidRPr="00B70AD6">
              <w:rPr>
                <w:rFonts w:ascii="Calibri" w:hAnsi="Calibri" w:cs="Calibri"/>
                <w:color w:val="000000"/>
                <w:sz w:val="22"/>
                <w:szCs w:val="22"/>
              </w:rPr>
              <w:t xml:space="preserve"> (kt)</w:t>
            </w: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1CBA29D5"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2CE3A067" w14:textId="235ADC42"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06.9</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38D68F5" w14:textId="6FC08F5D"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32.5</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3005B2A" w14:textId="4948D640" w:rsidR="00B70AD6" w:rsidRPr="00B70AD6" w:rsidRDefault="002E45AB" w:rsidP="00B70AD6">
            <w:pPr>
              <w:ind w:left="113" w:right="113"/>
              <w:jc w:val="right"/>
              <w:rPr>
                <w:rFonts w:ascii="Calibri" w:hAnsi="Calibri" w:cs="Calibri"/>
                <w:color w:val="000000"/>
                <w:sz w:val="22"/>
                <w:szCs w:val="22"/>
              </w:rPr>
            </w:pPr>
            <w:r>
              <w:rPr>
                <w:rFonts w:ascii="Calibri" w:hAnsi="Calibri" w:cs="Calibri"/>
                <w:color w:val="000000"/>
                <w:sz w:val="22"/>
                <w:szCs w:val="22"/>
              </w:rPr>
              <w:t>103.2</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FB64421" w14:textId="0A502BA5"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135.5</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E609915" w14:textId="40A71CFA" w:rsidR="00B70AD6" w:rsidRPr="00B70AD6" w:rsidRDefault="00077702" w:rsidP="00B70AD6">
            <w:pPr>
              <w:ind w:left="113" w:right="113"/>
              <w:jc w:val="center"/>
              <w:rPr>
                <w:rFonts w:ascii="Calibri" w:hAnsi="Calibri" w:cs="Calibri"/>
                <w:color w:val="000000"/>
                <w:sz w:val="22"/>
                <w:szCs w:val="22"/>
              </w:rPr>
            </w:pPr>
            <w:r>
              <w:rPr>
                <w:rFonts w:ascii="Calibri" w:hAnsi="Calibri" w:cs="Calibri"/>
                <w:color w:val="000000"/>
                <w:sz w:val="22"/>
                <w:szCs w:val="22"/>
              </w:rPr>
              <w:t>89.9</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ADD6E1A" w14:textId="660F79F6" w:rsidR="00B70AD6" w:rsidRPr="00B70AD6" w:rsidRDefault="00381346" w:rsidP="00B70AD6">
            <w:pPr>
              <w:ind w:left="113" w:right="113"/>
              <w:jc w:val="center"/>
              <w:rPr>
                <w:rFonts w:ascii="Calibri" w:hAnsi="Calibri" w:cs="Calibri"/>
                <w:color w:val="000000"/>
                <w:sz w:val="22"/>
                <w:szCs w:val="22"/>
              </w:rPr>
            </w:pPr>
            <w:r>
              <w:rPr>
                <w:rFonts w:ascii="Calibri" w:hAnsi="Calibri" w:cs="Calibri"/>
                <w:color w:val="000000"/>
                <w:sz w:val="22"/>
                <w:szCs w:val="22"/>
              </w:rPr>
              <w:t>126.7</w:t>
            </w:r>
          </w:p>
        </w:tc>
      </w:tr>
      <w:tr w:rsidR="00B70AD6" w:rsidRPr="00B70AD6" w14:paraId="4830B105" w14:textId="77777777" w:rsidTr="007D3FBB">
        <w:trPr>
          <w:trHeight w:val="1025"/>
        </w:trPr>
        <w:tc>
          <w:tcPr>
            <w:tcW w:w="715" w:type="dxa"/>
            <w:vMerge/>
            <w:tcBorders>
              <w:top w:val="nil"/>
              <w:left w:val="single" w:sz="4" w:space="0" w:color="auto"/>
              <w:bottom w:val="single" w:sz="4" w:space="0" w:color="000000"/>
              <w:right w:val="single" w:sz="4" w:space="0" w:color="auto"/>
            </w:tcBorders>
            <w:textDirection w:val="btLr"/>
            <w:vAlign w:val="center"/>
            <w:hideMark/>
          </w:tcPr>
          <w:p w14:paraId="751EEF38" w14:textId="77777777" w:rsidR="00B70AD6" w:rsidRPr="00B70AD6" w:rsidRDefault="00B70AD6" w:rsidP="00B70AD6">
            <w:pPr>
              <w:ind w:left="113" w:right="113"/>
              <w:rPr>
                <w:rFonts w:ascii="Calibri" w:hAnsi="Calibri" w:cs="Calibri"/>
                <w:color w:val="000000"/>
                <w:sz w:val="22"/>
                <w:szCs w:val="22"/>
              </w:rPr>
            </w:pP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3ECC39DF"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3BD4E3AC" w14:textId="7AC6B5B8"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AC0AF2">
              <w:rPr>
                <w:rFonts w:ascii="Calibri" w:hAnsi="Calibri" w:cs="Calibri"/>
                <w:color w:val="000000"/>
                <w:sz w:val="22"/>
                <w:szCs w:val="22"/>
              </w:rPr>
              <w:t>77</w:t>
            </w:r>
            <w:r w:rsidRPr="00B70AD6">
              <w:rPr>
                <w:rFonts w:ascii="Calibri" w:hAnsi="Calibri" w:cs="Calibri"/>
                <w:color w:val="000000"/>
                <w:sz w:val="22"/>
                <w:szCs w:val="22"/>
              </w:rPr>
              <w:t>.0</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12F1825" w14:textId="34364E81"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51.4</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6BE3B67" w14:textId="226E6BAE" w:rsidR="00B70AD6" w:rsidRPr="00B70AD6" w:rsidRDefault="002E45AB" w:rsidP="00B70AD6">
            <w:pPr>
              <w:ind w:left="113" w:right="113"/>
              <w:jc w:val="center"/>
              <w:rPr>
                <w:rFonts w:ascii="Calibri" w:hAnsi="Calibri" w:cs="Calibri"/>
                <w:color w:val="000000"/>
                <w:sz w:val="22"/>
                <w:szCs w:val="22"/>
              </w:rPr>
            </w:pPr>
            <w:r>
              <w:rPr>
                <w:rFonts w:ascii="Calibri" w:hAnsi="Calibri" w:cs="Calibri"/>
                <w:color w:val="000000"/>
                <w:sz w:val="22"/>
                <w:szCs w:val="22"/>
              </w:rPr>
              <w:t>180.6</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AF9B0EA" w14:textId="0125AA43"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148.4</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804DA53" w14:textId="1D017AB9" w:rsidR="00B70AD6" w:rsidRPr="00B70AD6" w:rsidRDefault="008546BE" w:rsidP="00B70AD6">
            <w:pPr>
              <w:ind w:left="113" w:right="113"/>
              <w:jc w:val="center"/>
              <w:rPr>
                <w:rFonts w:ascii="Calibri" w:hAnsi="Calibri" w:cs="Calibri"/>
                <w:color w:val="000000"/>
                <w:sz w:val="22"/>
                <w:szCs w:val="22"/>
              </w:rPr>
            </w:pPr>
            <w:r>
              <w:rPr>
                <w:rFonts w:ascii="Calibri" w:hAnsi="Calibri" w:cs="Calibri"/>
                <w:color w:val="000000"/>
                <w:sz w:val="22"/>
                <w:szCs w:val="22"/>
              </w:rPr>
              <w:t>153.7</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D38696A" w14:textId="5CCDCF64" w:rsidR="00B70AD6" w:rsidRPr="00B70AD6" w:rsidRDefault="00843482" w:rsidP="00B70AD6">
            <w:pPr>
              <w:ind w:left="113" w:right="113"/>
              <w:jc w:val="center"/>
              <w:rPr>
                <w:rFonts w:ascii="Calibri" w:hAnsi="Calibri" w:cs="Calibri"/>
                <w:color w:val="000000"/>
                <w:sz w:val="22"/>
                <w:szCs w:val="22"/>
              </w:rPr>
            </w:pPr>
            <w:r>
              <w:rPr>
                <w:rFonts w:ascii="Calibri" w:hAnsi="Calibri" w:cs="Calibri"/>
                <w:color w:val="000000"/>
                <w:sz w:val="22"/>
                <w:szCs w:val="22"/>
              </w:rPr>
              <w:t>147.0</w:t>
            </w:r>
          </w:p>
        </w:tc>
      </w:tr>
      <w:tr w:rsidR="00B70AD6" w:rsidRPr="00B70AD6" w14:paraId="1D92067F" w14:textId="77777777" w:rsidTr="00B70AD6">
        <w:trPr>
          <w:trHeight w:val="945"/>
        </w:trPr>
        <w:tc>
          <w:tcPr>
            <w:tcW w:w="715" w:type="dxa"/>
            <w:vMerge w:val="restart"/>
            <w:tcBorders>
              <w:top w:val="nil"/>
              <w:left w:val="single" w:sz="4" w:space="0" w:color="auto"/>
              <w:bottom w:val="single" w:sz="4" w:space="0" w:color="000000"/>
              <w:right w:val="single" w:sz="4" w:space="0" w:color="auto"/>
            </w:tcBorders>
            <w:shd w:val="clear" w:color="auto" w:fill="auto"/>
            <w:noWrap/>
            <w:textDirection w:val="btLr"/>
            <w:vAlign w:val="bottom"/>
            <w:hideMark/>
          </w:tcPr>
          <w:p w14:paraId="0F03D86C" w14:textId="77777777"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Waterbodies (kt)</w:t>
            </w: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21926547"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0844178F" w14:textId="5E9A1FE8"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25.9</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748765B" w14:textId="59C6F114"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56.1</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1F15DBE" w14:textId="401B7863" w:rsidR="00B70AD6" w:rsidRPr="00B70AD6" w:rsidRDefault="002E45AB" w:rsidP="00B70AD6">
            <w:pPr>
              <w:ind w:left="113" w:right="113"/>
              <w:jc w:val="right"/>
              <w:rPr>
                <w:rFonts w:ascii="Calibri" w:hAnsi="Calibri" w:cs="Calibri"/>
                <w:color w:val="000000"/>
                <w:sz w:val="22"/>
                <w:szCs w:val="22"/>
              </w:rPr>
            </w:pPr>
            <w:r>
              <w:rPr>
                <w:rFonts w:ascii="Calibri" w:hAnsi="Calibri" w:cs="Calibri"/>
                <w:color w:val="000000"/>
                <w:sz w:val="22"/>
                <w:szCs w:val="22"/>
              </w:rPr>
              <w:t>125.9</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3A63650" w14:textId="78E64BEC"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152.4</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A7E714E" w14:textId="0F78C3AE" w:rsidR="00B70AD6" w:rsidRPr="00B70AD6" w:rsidRDefault="00077702" w:rsidP="00B70AD6">
            <w:pPr>
              <w:ind w:left="113" w:right="113"/>
              <w:jc w:val="center"/>
              <w:rPr>
                <w:rFonts w:ascii="Calibri" w:hAnsi="Calibri" w:cs="Calibri"/>
                <w:color w:val="000000"/>
                <w:sz w:val="22"/>
                <w:szCs w:val="22"/>
              </w:rPr>
            </w:pPr>
            <w:r>
              <w:rPr>
                <w:rFonts w:ascii="Calibri" w:hAnsi="Calibri" w:cs="Calibri"/>
                <w:color w:val="000000"/>
                <w:sz w:val="22"/>
                <w:szCs w:val="22"/>
              </w:rPr>
              <w:t>240.1</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FCD99CC" w14:textId="26F7ADA6" w:rsidR="00B70AD6" w:rsidRPr="00B70AD6" w:rsidRDefault="00381346" w:rsidP="00B70AD6">
            <w:pPr>
              <w:ind w:left="113" w:right="113"/>
              <w:jc w:val="center"/>
              <w:rPr>
                <w:rFonts w:ascii="Calibri" w:hAnsi="Calibri" w:cs="Calibri"/>
                <w:color w:val="000000"/>
                <w:sz w:val="22"/>
                <w:szCs w:val="22"/>
              </w:rPr>
            </w:pPr>
            <w:r>
              <w:rPr>
                <w:rFonts w:ascii="Calibri" w:hAnsi="Calibri" w:cs="Calibri"/>
                <w:color w:val="000000"/>
                <w:sz w:val="22"/>
                <w:szCs w:val="22"/>
              </w:rPr>
              <w:t>148.1</w:t>
            </w:r>
          </w:p>
        </w:tc>
      </w:tr>
      <w:tr w:rsidR="00B70AD6" w:rsidRPr="00B70AD6" w14:paraId="08332E96" w14:textId="77777777" w:rsidTr="00B70AD6">
        <w:trPr>
          <w:trHeight w:val="881"/>
        </w:trPr>
        <w:tc>
          <w:tcPr>
            <w:tcW w:w="715" w:type="dxa"/>
            <w:vMerge/>
            <w:tcBorders>
              <w:top w:val="nil"/>
              <w:left w:val="single" w:sz="4" w:space="0" w:color="auto"/>
              <w:bottom w:val="single" w:sz="4" w:space="0" w:color="000000"/>
              <w:right w:val="single" w:sz="4" w:space="0" w:color="auto"/>
            </w:tcBorders>
            <w:textDirection w:val="btLr"/>
            <w:vAlign w:val="center"/>
            <w:hideMark/>
          </w:tcPr>
          <w:p w14:paraId="060FF262" w14:textId="77777777" w:rsidR="00B70AD6" w:rsidRPr="00B70AD6" w:rsidRDefault="00B70AD6" w:rsidP="00B70AD6">
            <w:pPr>
              <w:ind w:left="113" w:right="113"/>
              <w:rPr>
                <w:rFonts w:ascii="Calibri" w:hAnsi="Calibri" w:cs="Calibri"/>
                <w:color w:val="000000"/>
                <w:sz w:val="22"/>
                <w:szCs w:val="22"/>
              </w:rPr>
            </w:pP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2CD24E94"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1B1D475B" w14:textId="06CD7F11"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208.5</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D471B64" w14:textId="149066C7"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78.4</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BF2A10C" w14:textId="02C38B3B" w:rsidR="00B70AD6" w:rsidRPr="00B70AD6" w:rsidRDefault="002E45AB" w:rsidP="00B70AD6">
            <w:pPr>
              <w:ind w:left="113" w:right="113"/>
              <w:jc w:val="center"/>
              <w:rPr>
                <w:rFonts w:ascii="Calibri" w:hAnsi="Calibri" w:cs="Calibri"/>
                <w:color w:val="000000"/>
                <w:sz w:val="22"/>
                <w:szCs w:val="22"/>
              </w:rPr>
            </w:pPr>
            <w:r>
              <w:rPr>
                <w:rFonts w:ascii="Calibri" w:hAnsi="Calibri" w:cs="Calibri"/>
                <w:color w:val="000000"/>
                <w:sz w:val="22"/>
                <w:szCs w:val="22"/>
              </w:rPr>
              <w:t>208.5</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6191B67" w14:textId="22C10CFC"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9947D0">
              <w:rPr>
                <w:rFonts w:ascii="Calibri" w:hAnsi="Calibri" w:cs="Calibri"/>
                <w:color w:val="000000"/>
                <w:sz w:val="22"/>
                <w:szCs w:val="22"/>
              </w:rPr>
              <w:t>82</w:t>
            </w:r>
            <w:r w:rsidRPr="00B70AD6">
              <w:rPr>
                <w:rFonts w:ascii="Calibri" w:hAnsi="Calibri" w:cs="Calibri"/>
                <w:color w:val="000000"/>
                <w:sz w:val="22"/>
                <w:szCs w:val="22"/>
              </w:rPr>
              <w:t>.0</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C3D3AA6" w14:textId="631BDC04" w:rsidR="00B70AD6" w:rsidRPr="00B70AD6" w:rsidRDefault="008546BE" w:rsidP="00B70AD6">
            <w:pPr>
              <w:ind w:left="113" w:right="113"/>
              <w:jc w:val="center"/>
              <w:rPr>
                <w:rFonts w:ascii="Calibri" w:hAnsi="Calibri" w:cs="Calibri"/>
                <w:color w:val="000000"/>
                <w:sz w:val="22"/>
                <w:szCs w:val="22"/>
              </w:rPr>
            </w:pPr>
            <w:r>
              <w:rPr>
                <w:rFonts w:ascii="Calibri" w:hAnsi="Calibri" w:cs="Calibri"/>
                <w:color w:val="000000"/>
                <w:sz w:val="22"/>
                <w:szCs w:val="22"/>
              </w:rPr>
              <w:t>150.9</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3FFD24B" w14:textId="3ED46656" w:rsidR="00B70AD6" w:rsidRPr="00B70AD6" w:rsidRDefault="00843482" w:rsidP="00B70AD6">
            <w:pPr>
              <w:ind w:left="113" w:right="113"/>
              <w:jc w:val="center"/>
              <w:rPr>
                <w:rFonts w:ascii="Calibri" w:hAnsi="Calibri" w:cs="Calibri"/>
                <w:color w:val="000000"/>
                <w:sz w:val="22"/>
                <w:szCs w:val="22"/>
              </w:rPr>
            </w:pPr>
            <w:r>
              <w:rPr>
                <w:rFonts w:ascii="Calibri" w:hAnsi="Calibri" w:cs="Calibri"/>
                <w:color w:val="000000"/>
                <w:sz w:val="22"/>
                <w:szCs w:val="22"/>
              </w:rPr>
              <w:t>176.9</w:t>
            </w:r>
          </w:p>
        </w:tc>
      </w:tr>
      <w:tr w:rsidR="00B70AD6" w:rsidRPr="00B70AD6" w14:paraId="23376304" w14:textId="77777777" w:rsidTr="00B70AD6">
        <w:trPr>
          <w:trHeight w:val="926"/>
        </w:trPr>
        <w:tc>
          <w:tcPr>
            <w:tcW w:w="715" w:type="dxa"/>
            <w:vMerge w:val="restart"/>
            <w:tcBorders>
              <w:top w:val="nil"/>
              <w:left w:val="single" w:sz="4" w:space="0" w:color="auto"/>
              <w:bottom w:val="single" w:sz="4" w:space="0" w:color="000000"/>
              <w:right w:val="single" w:sz="4" w:space="0" w:color="auto"/>
            </w:tcBorders>
            <w:shd w:val="clear" w:color="auto" w:fill="auto"/>
            <w:noWrap/>
            <w:textDirection w:val="btLr"/>
            <w:vAlign w:val="bottom"/>
            <w:hideMark/>
          </w:tcPr>
          <w:p w14:paraId="2E8EF1D5" w14:textId="77777777"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Incineration (kt)</w:t>
            </w: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3CE03AD7"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013E285F" w14:textId="7566C5C2"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2.6</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89F64F5" w14:textId="02BD9F7D"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5.7</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5F0D76F" w14:textId="3F9C2333" w:rsidR="00B70AD6" w:rsidRPr="00B70AD6" w:rsidRDefault="00AC0AF2" w:rsidP="00B70AD6">
            <w:pPr>
              <w:ind w:left="113" w:right="113"/>
              <w:jc w:val="right"/>
              <w:rPr>
                <w:rFonts w:ascii="Calibri" w:hAnsi="Calibri" w:cs="Calibri"/>
                <w:color w:val="000000"/>
                <w:sz w:val="22"/>
                <w:szCs w:val="22"/>
              </w:rPr>
            </w:pPr>
            <w:r>
              <w:rPr>
                <w:rFonts w:ascii="Calibri" w:hAnsi="Calibri" w:cs="Calibri"/>
                <w:color w:val="000000"/>
                <w:sz w:val="22"/>
                <w:szCs w:val="22"/>
              </w:rPr>
              <w:t>11.</w:t>
            </w:r>
            <w:r w:rsidR="002E45AB">
              <w:rPr>
                <w:rFonts w:ascii="Calibri" w:hAnsi="Calibri" w:cs="Calibri"/>
                <w:color w:val="000000"/>
                <w:sz w:val="22"/>
                <w:szCs w:val="22"/>
              </w:rPr>
              <w:t>9</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38586C2" w14:textId="63FF3C7C"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16.5</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48F7440" w14:textId="51C05389"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10.</w:t>
            </w:r>
            <w:r w:rsidR="00077702">
              <w:rPr>
                <w:rFonts w:ascii="Calibri" w:hAnsi="Calibri" w:cs="Calibri"/>
                <w:color w:val="000000"/>
                <w:sz w:val="22"/>
                <w:szCs w:val="22"/>
              </w:rPr>
              <w:t>7</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E6BA8CC" w14:textId="5A519D96" w:rsidR="00B70AD6" w:rsidRPr="00B70AD6" w:rsidRDefault="00381346" w:rsidP="00B70AD6">
            <w:pPr>
              <w:ind w:left="113" w:right="113"/>
              <w:jc w:val="center"/>
              <w:rPr>
                <w:rFonts w:ascii="Calibri" w:hAnsi="Calibri" w:cs="Calibri"/>
                <w:color w:val="000000"/>
                <w:sz w:val="22"/>
                <w:szCs w:val="22"/>
              </w:rPr>
            </w:pPr>
            <w:r>
              <w:rPr>
                <w:rFonts w:ascii="Calibri" w:hAnsi="Calibri" w:cs="Calibri"/>
                <w:color w:val="000000"/>
                <w:sz w:val="22"/>
                <w:szCs w:val="22"/>
              </w:rPr>
              <w:t>15.0</w:t>
            </w:r>
          </w:p>
        </w:tc>
      </w:tr>
      <w:tr w:rsidR="00B70AD6" w:rsidRPr="00B70AD6" w14:paraId="31B0B6F6" w14:textId="77777777" w:rsidTr="00B70AD6">
        <w:trPr>
          <w:trHeight w:val="854"/>
        </w:trPr>
        <w:tc>
          <w:tcPr>
            <w:tcW w:w="715" w:type="dxa"/>
            <w:vMerge/>
            <w:tcBorders>
              <w:top w:val="nil"/>
              <w:left w:val="single" w:sz="4" w:space="0" w:color="auto"/>
              <w:bottom w:val="single" w:sz="4" w:space="0" w:color="000000"/>
              <w:right w:val="single" w:sz="4" w:space="0" w:color="auto"/>
            </w:tcBorders>
            <w:textDirection w:val="btLr"/>
            <w:vAlign w:val="center"/>
            <w:hideMark/>
          </w:tcPr>
          <w:p w14:paraId="1EDE602E" w14:textId="77777777" w:rsidR="00B70AD6" w:rsidRPr="00B70AD6" w:rsidRDefault="00B70AD6" w:rsidP="00B70AD6">
            <w:pPr>
              <w:ind w:left="113" w:right="113"/>
              <w:rPr>
                <w:rFonts w:ascii="Calibri" w:hAnsi="Calibri" w:cs="Calibri"/>
                <w:color w:val="000000"/>
                <w:sz w:val="22"/>
                <w:szCs w:val="22"/>
              </w:rPr>
            </w:pP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541C8260"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64C28985" w14:textId="08177623"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20.9</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6229BB2" w14:textId="071BCCBF"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17.9</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8BBB01D" w14:textId="508A7F6C" w:rsidR="00B70AD6" w:rsidRPr="00B70AD6" w:rsidRDefault="002E45AB" w:rsidP="00B70AD6">
            <w:pPr>
              <w:ind w:left="113" w:right="113"/>
              <w:jc w:val="center"/>
              <w:rPr>
                <w:rFonts w:ascii="Calibri" w:hAnsi="Calibri" w:cs="Calibri"/>
                <w:color w:val="000000"/>
                <w:sz w:val="22"/>
                <w:szCs w:val="22"/>
              </w:rPr>
            </w:pPr>
            <w:r>
              <w:rPr>
                <w:rFonts w:ascii="Calibri" w:hAnsi="Calibri" w:cs="Calibri"/>
                <w:color w:val="000000"/>
                <w:sz w:val="22"/>
                <w:szCs w:val="22"/>
              </w:rPr>
              <w:t>21.6</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3602811" w14:textId="6C472960"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17.1</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AEE04B7" w14:textId="010B2B3C" w:rsidR="00B70AD6" w:rsidRPr="00B70AD6" w:rsidRDefault="008546BE" w:rsidP="00B70AD6">
            <w:pPr>
              <w:ind w:left="113" w:right="113"/>
              <w:jc w:val="center"/>
              <w:rPr>
                <w:rFonts w:ascii="Calibri" w:hAnsi="Calibri" w:cs="Calibri"/>
                <w:color w:val="000000"/>
                <w:sz w:val="22"/>
                <w:szCs w:val="22"/>
              </w:rPr>
            </w:pPr>
            <w:r>
              <w:rPr>
                <w:rFonts w:ascii="Calibri" w:hAnsi="Calibri" w:cs="Calibri"/>
                <w:color w:val="000000"/>
                <w:sz w:val="22"/>
                <w:szCs w:val="22"/>
              </w:rPr>
              <w:t>17.9</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837D9F1" w14:textId="24864AE1" w:rsidR="00B70AD6" w:rsidRPr="00B70AD6" w:rsidRDefault="00843482" w:rsidP="00B70AD6">
            <w:pPr>
              <w:ind w:left="113" w:right="113"/>
              <w:jc w:val="center"/>
              <w:rPr>
                <w:rFonts w:ascii="Calibri" w:hAnsi="Calibri" w:cs="Calibri"/>
                <w:color w:val="000000"/>
                <w:sz w:val="22"/>
                <w:szCs w:val="22"/>
              </w:rPr>
            </w:pPr>
            <w:r>
              <w:rPr>
                <w:rFonts w:ascii="Calibri" w:hAnsi="Calibri" w:cs="Calibri"/>
                <w:color w:val="000000"/>
                <w:sz w:val="22"/>
                <w:szCs w:val="22"/>
              </w:rPr>
              <w:t>17.3</w:t>
            </w:r>
          </w:p>
        </w:tc>
      </w:tr>
      <w:tr w:rsidR="00B70AD6" w:rsidRPr="00B70AD6" w14:paraId="328B118A" w14:textId="77777777" w:rsidTr="00B70AD6">
        <w:trPr>
          <w:trHeight w:val="953"/>
        </w:trPr>
        <w:tc>
          <w:tcPr>
            <w:tcW w:w="715" w:type="dxa"/>
            <w:vMerge w:val="restart"/>
            <w:tcBorders>
              <w:top w:val="nil"/>
              <w:left w:val="single" w:sz="4" w:space="0" w:color="auto"/>
              <w:bottom w:val="single" w:sz="4" w:space="0" w:color="000000"/>
              <w:right w:val="single" w:sz="4" w:space="0" w:color="auto"/>
            </w:tcBorders>
            <w:shd w:val="clear" w:color="auto" w:fill="auto"/>
            <w:noWrap/>
            <w:textDirection w:val="btLr"/>
            <w:vAlign w:val="bottom"/>
            <w:hideMark/>
          </w:tcPr>
          <w:p w14:paraId="6367CEFC" w14:textId="77777777"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Landfill (kt)</w:t>
            </w: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207C8EA9"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6579BF8F" w14:textId="4EF3686A"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26.0</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AB6CCCF" w14:textId="6AF98535"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32.3</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1DBDE58" w14:textId="01782A8F" w:rsidR="00B70AD6" w:rsidRPr="00B70AD6" w:rsidRDefault="00AC0AF2" w:rsidP="00B70AD6">
            <w:pPr>
              <w:ind w:left="113" w:right="113"/>
              <w:jc w:val="right"/>
              <w:rPr>
                <w:rFonts w:ascii="Calibri" w:hAnsi="Calibri" w:cs="Calibri"/>
                <w:color w:val="000000"/>
                <w:sz w:val="22"/>
                <w:szCs w:val="22"/>
              </w:rPr>
            </w:pPr>
            <w:r>
              <w:rPr>
                <w:rFonts w:ascii="Calibri" w:hAnsi="Calibri" w:cs="Calibri"/>
                <w:color w:val="000000"/>
                <w:sz w:val="22"/>
                <w:szCs w:val="22"/>
              </w:rPr>
              <w:t>2</w:t>
            </w:r>
            <w:r w:rsidR="002E45AB">
              <w:rPr>
                <w:rFonts w:ascii="Calibri" w:hAnsi="Calibri" w:cs="Calibri"/>
                <w:color w:val="000000"/>
                <w:sz w:val="22"/>
                <w:szCs w:val="22"/>
              </w:rPr>
              <w:t>5.0</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AED91D7" w14:textId="7A055D6D"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33.3</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7009D9A" w14:textId="3ADE289E" w:rsidR="00B70AD6" w:rsidRPr="00B70AD6" w:rsidRDefault="00077702" w:rsidP="00B70AD6">
            <w:pPr>
              <w:ind w:left="113" w:right="113"/>
              <w:jc w:val="center"/>
              <w:rPr>
                <w:rFonts w:ascii="Calibri" w:hAnsi="Calibri" w:cs="Calibri"/>
                <w:color w:val="000000"/>
                <w:sz w:val="22"/>
                <w:szCs w:val="22"/>
              </w:rPr>
            </w:pPr>
            <w:r>
              <w:rPr>
                <w:rFonts w:ascii="Calibri" w:hAnsi="Calibri" w:cs="Calibri"/>
                <w:color w:val="000000"/>
                <w:sz w:val="22"/>
                <w:szCs w:val="22"/>
              </w:rPr>
              <w:t>19.7</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DAAF523" w14:textId="77C90ABD" w:rsidR="00B70AD6" w:rsidRPr="00B70AD6" w:rsidRDefault="008546BE" w:rsidP="00B70AD6">
            <w:pPr>
              <w:ind w:left="113" w:right="113"/>
              <w:jc w:val="center"/>
              <w:rPr>
                <w:rFonts w:ascii="Calibri" w:hAnsi="Calibri" w:cs="Calibri"/>
                <w:color w:val="000000"/>
                <w:sz w:val="22"/>
                <w:szCs w:val="22"/>
              </w:rPr>
            </w:pPr>
            <w:r>
              <w:rPr>
                <w:rFonts w:ascii="Calibri" w:hAnsi="Calibri" w:cs="Calibri"/>
                <w:color w:val="000000"/>
                <w:sz w:val="22"/>
                <w:szCs w:val="22"/>
              </w:rPr>
              <w:t>30.9</w:t>
            </w:r>
          </w:p>
        </w:tc>
      </w:tr>
      <w:tr w:rsidR="00B70AD6" w:rsidRPr="00B70AD6" w14:paraId="0E9E54F1" w14:textId="77777777" w:rsidTr="00B70AD6">
        <w:trPr>
          <w:trHeight w:val="899"/>
        </w:trPr>
        <w:tc>
          <w:tcPr>
            <w:tcW w:w="715" w:type="dxa"/>
            <w:vMerge/>
            <w:tcBorders>
              <w:top w:val="nil"/>
              <w:left w:val="single" w:sz="4" w:space="0" w:color="auto"/>
              <w:bottom w:val="single" w:sz="4" w:space="0" w:color="000000"/>
              <w:right w:val="single" w:sz="4" w:space="0" w:color="auto"/>
            </w:tcBorders>
            <w:textDirection w:val="btLr"/>
            <w:vAlign w:val="center"/>
            <w:hideMark/>
          </w:tcPr>
          <w:p w14:paraId="1C2C9C19" w14:textId="77777777" w:rsidR="00B70AD6" w:rsidRPr="00B70AD6" w:rsidRDefault="00B70AD6" w:rsidP="00B70AD6">
            <w:pPr>
              <w:ind w:left="113" w:right="113"/>
              <w:rPr>
                <w:rFonts w:ascii="Calibri" w:hAnsi="Calibri" w:cs="Calibri"/>
                <w:color w:val="000000"/>
                <w:sz w:val="22"/>
                <w:szCs w:val="22"/>
              </w:rPr>
            </w:pPr>
          </w:p>
        </w:tc>
        <w:tc>
          <w:tcPr>
            <w:tcW w:w="720" w:type="dxa"/>
            <w:tcBorders>
              <w:top w:val="nil"/>
              <w:left w:val="nil"/>
              <w:bottom w:val="single" w:sz="4" w:space="0" w:color="auto"/>
              <w:right w:val="single" w:sz="4" w:space="0" w:color="auto"/>
            </w:tcBorders>
            <w:shd w:val="clear" w:color="auto" w:fill="auto"/>
            <w:textDirection w:val="btLr"/>
            <w:vAlign w:val="bottom"/>
            <w:hideMark/>
          </w:tcPr>
          <w:p w14:paraId="766D3110"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60025AD" w14:textId="76ADF097"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43.1</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EB24938" w14:textId="09F3BB7B" w:rsidR="00B70AD6" w:rsidRPr="00B70AD6" w:rsidRDefault="00AC0AF2" w:rsidP="00B70AD6">
            <w:pPr>
              <w:ind w:left="113" w:right="113"/>
              <w:jc w:val="center"/>
              <w:rPr>
                <w:rFonts w:ascii="Calibri" w:hAnsi="Calibri" w:cs="Calibri"/>
                <w:color w:val="000000"/>
                <w:sz w:val="22"/>
                <w:szCs w:val="22"/>
              </w:rPr>
            </w:pPr>
            <w:r>
              <w:rPr>
                <w:rFonts w:ascii="Calibri" w:hAnsi="Calibri" w:cs="Calibri"/>
                <w:color w:val="000000"/>
                <w:sz w:val="22"/>
                <w:szCs w:val="22"/>
              </w:rPr>
              <w:t>36.9</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8AFCE58" w14:textId="666C2371" w:rsidR="00B70AD6" w:rsidRPr="00B70AD6" w:rsidRDefault="002E45AB" w:rsidP="00B70AD6">
            <w:pPr>
              <w:ind w:left="113" w:right="113"/>
              <w:jc w:val="center"/>
              <w:rPr>
                <w:rFonts w:ascii="Calibri" w:hAnsi="Calibri" w:cs="Calibri"/>
                <w:color w:val="000000"/>
                <w:sz w:val="22"/>
                <w:szCs w:val="22"/>
              </w:rPr>
            </w:pPr>
            <w:r>
              <w:rPr>
                <w:rFonts w:ascii="Calibri" w:hAnsi="Calibri" w:cs="Calibri"/>
                <w:color w:val="000000"/>
                <w:sz w:val="22"/>
                <w:szCs w:val="22"/>
              </w:rPr>
              <w:t>44.2</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B8C007B" w14:textId="5D988402" w:rsidR="00B70AD6" w:rsidRPr="00B70AD6" w:rsidRDefault="009947D0" w:rsidP="00B70AD6">
            <w:pPr>
              <w:ind w:left="113" w:right="113"/>
              <w:jc w:val="center"/>
              <w:rPr>
                <w:rFonts w:ascii="Calibri" w:hAnsi="Calibri" w:cs="Calibri"/>
                <w:color w:val="000000"/>
                <w:sz w:val="22"/>
                <w:szCs w:val="22"/>
              </w:rPr>
            </w:pPr>
            <w:r>
              <w:rPr>
                <w:rFonts w:ascii="Calibri" w:hAnsi="Calibri" w:cs="Calibri"/>
                <w:color w:val="000000"/>
                <w:sz w:val="22"/>
                <w:szCs w:val="22"/>
              </w:rPr>
              <w:t>35.8</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4FB2190" w14:textId="3F0D3863"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3</w:t>
            </w:r>
            <w:r w:rsidR="008546BE">
              <w:rPr>
                <w:rFonts w:ascii="Calibri" w:hAnsi="Calibri" w:cs="Calibri"/>
                <w:color w:val="000000"/>
                <w:sz w:val="22"/>
                <w:szCs w:val="22"/>
              </w:rPr>
              <w:t>7.9</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143519B" w14:textId="79390ADF" w:rsidR="00B70AD6" w:rsidRPr="00B70AD6" w:rsidRDefault="00843482" w:rsidP="00B70AD6">
            <w:pPr>
              <w:ind w:left="113" w:right="113"/>
              <w:jc w:val="center"/>
              <w:rPr>
                <w:rFonts w:ascii="Calibri" w:hAnsi="Calibri" w:cs="Calibri"/>
                <w:color w:val="000000"/>
                <w:sz w:val="22"/>
                <w:szCs w:val="22"/>
              </w:rPr>
            </w:pPr>
            <w:r>
              <w:rPr>
                <w:rFonts w:ascii="Calibri" w:hAnsi="Calibri" w:cs="Calibri"/>
                <w:color w:val="000000"/>
                <w:sz w:val="22"/>
                <w:szCs w:val="22"/>
              </w:rPr>
              <w:t>36.0</w:t>
            </w:r>
          </w:p>
        </w:tc>
      </w:tr>
      <w:tr w:rsidR="00B70AD6" w:rsidRPr="00B70AD6" w14:paraId="269453DF" w14:textId="77777777" w:rsidTr="00B70AD6">
        <w:trPr>
          <w:cantSplit/>
          <w:trHeight w:val="2294"/>
        </w:trPr>
        <w:tc>
          <w:tcPr>
            <w:tcW w:w="715" w:type="dxa"/>
            <w:tcBorders>
              <w:top w:val="nil"/>
              <w:left w:val="nil"/>
              <w:bottom w:val="nil"/>
              <w:right w:val="nil"/>
            </w:tcBorders>
            <w:shd w:val="clear" w:color="auto" w:fill="auto"/>
            <w:textDirection w:val="btLr"/>
            <w:vAlign w:val="bottom"/>
            <w:hideMark/>
          </w:tcPr>
          <w:p w14:paraId="6B2D6CC7" w14:textId="77777777" w:rsidR="00B70AD6" w:rsidRPr="00B70AD6" w:rsidRDefault="00B70AD6" w:rsidP="00B70AD6">
            <w:pPr>
              <w:ind w:left="113" w:right="113"/>
              <w:jc w:val="center"/>
              <w:rPr>
                <w:rFonts w:ascii="Calibri" w:hAnsi="Calibri" w:cs="Calibri"/>
                <w:color w:val="000000"/>
                <w:sz w:val="22"/>
                <w:szCs w:val="22"/>
              </w:rPr>
            </w:pPr>
          </w:p>
        </w:tc>
        <w:tc>
          <w:tcPr>
            <w:tcW w:w="720" w:type="dxa"/>
            <w:tcBorders>
              <w:top w:val="nil"/>
              <w:left w:val="nil"/>
              <w:bottom w:val="nil"/>
              <w:right w:val="nil"/>
            </w:tcBorders>
            <w:shd w:val="clear" w:color="auto" w:fill="auto"/>
            <w:textDirection w:val="btLr"/>
            <w:vAlign w:val="bottom"/>
            <w:hideMark/>
          </w:tcPr>
          <w:p w14:paraId="48B301B8" w14:textId="77777777" w:rsidR="00B70AD6" w:rsidRPr="00B70AD6" w:rsidRDefault="00B70AD6" w:rsidP="00B70AD6">
            <w:pPr>
              <w:ind w:left="113" w:right="113"/>
              <w:rPr>
                <w:sz w:val="20"/>
              </w:rPr>
            </w:pPr>
          </w:p>
        </w:tc>
        <w:tc>
          <w:tcPr>
            <w:tcW w:w="810" w:type="dxa"/>
            <w:tcBorders>
              <w:top w:val="nil"/>
              <w:left w:val="single" w:sz="4" w:space="0" w:color="auto"/>
              <w:bottom w:val="single" w:sz="4" w:space="0" w:color="auto"/>
              <w:right w:val="nil"/>
            </w:tcBorders>
            <w:shd w:val="clear" w:color="auto" w:fill="auto"/>
            <w:textDirection w:val="btLr"/>
            <w:vAlign w:val="bottom"/>
            <w:hideMark/>
          </w:tcPr>
          <w:p w14:paraId="1655D5F9"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Washing frequency</w:t>
            </w:r>
          </w:p>
        </w:tc>
        <w:tc>
          <w:tcPr>
            <w:tcW w:w="810" w:type="dxa"/>
            <w:tcBorders>
              <w:top w:val="nil"/>
              <w:left w:val="single" w:sz="4" w:space="0" w:color="auto"/>
              <w:bottom w:val="single" w:sz="4" w:space="0" w:color="auto"/>
              <w:right w:val="nil"/>
            </w:tcBorders>
            <w:shd w:val="clear" w:color="auto" w:fill="auto"/>
            <w:textDirection w:val="btLr"/>
            <w:vAlign w:val="bottom"/>
            <w:hideMark/>
          </w:tcPr>
          <w:p w14:paraId="75FE7B09"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Percentage of clothing in-use</w:t>
            </w:r>
          </w:p>
        </w:tc>
        <w:tc>
          <w:tcPr>
            <w:tcW w:w="900" w:type="dxa"/>
            <w:tcBorders>
              <w:top w:val="nil"/>
              <w:left w:val="single" w:sz="4" w:space="0" w:color="auto"/>
              <w:bottom w:val="single" w:sz="4" w:space="0" w:color="auto"/>
              <w:right w:val="nil"/>
            </w:tcBorders>
            <w:shd w:val="clear" w:color="auto" w:fill="auto"/>
            <w:textDirection w:val="btLr"/>
            <w:vAlign w:val="bottom"/>
            <w:hideMark/>
          </w:tcPr>
          <w:p w14:paraId="3EC2F058"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Microfiber shed rate (machine washing)</w:t>
            </w:r>
          </w:p>
        </w:tc>
        <w:tc>
          <w:tcPr>
            <w:tcW w:w="810" w:type="dxa"/>
            <w:tcBorders>
              <w:top w:val="nil"/>
              <w:left w:val="single" w:sz="4" w:space="0" w:color="auto"/>
              <w:bottom w:val="single" w:sz="4" w:space="0" w:color="auto"/>
              <w:right w:val="nil"/>
            </w:tcBorders>
            <w:shd w:val="clear" w:color="auto" w:fill="auto"/>
            <w:textDirection w:val="btLr"/>
            <w:vAlign w:val="bottom"/>
            <w:hideMark/>
          </w:tcPr>
          <w:p w14:paraId="578B4558"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Microfiber shed rate (hand washing)</w:t>
            </w:r>
          </w:p>
        </w:tc>
        <w:tc>
          <w:tcPr>
            <w:tcW w:w="810" w:type="dxa"/>
            <w:tcBorders>
              <w:top w:val="single" w:sz="4" w:space="0" w:color="auto"/>
              <w:left w:val="single" w:sz="4" w:space="0" w:color="auto"/>
              <w:bottom w:val="single" w:sz="4" w:space="0" w:color="auto"/>
              <w:right w:val="nil"/>
            </w:tcBorders>
            <w:shd w:val="clear" w:color="auto" w:fill="auto"/>
            <w:textDirection w:val="btLr"/>
            <w:vAlign w:val="bottom"/>
            <w:hideMark/>
          </w:tcPr>
          <w:p w14:paraId="14F037F5"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Microfiber retention rate (WWTP)</w:t>
            </w:r>
          </w:p>
        </w:tc>
        <w:tc>
          <w:tcPr>
            <w:tcW w:w="900"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E9F7690"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Washing machine ownership</w:t>
            </w:r>
          </w:p>
        </w:tc>
      </w:tr>
    </w:tbl>
    <w:p w14:paraId="6E553F87" w14:textId="1FF0BC0D" w:rsidR="00B83300" w:rsidRDefault="008654AD">
      <w:r w:rsidRPr="008654AD">
        <w:rPr>
          <w:rFonts w:ascii="Calibri" w:hAnsi="Calibri" w:cs="Calibri"/>
          <w:noProof/>
          <w:color w:val="000000"/>
          <w:sz w:val="22"/>
          <w:szCs w:val="22"/>
        </w:rPr>
        <mc:AlternateContent>
          <mc:Choice Requires="wps">
            <w:drawing>
              <wp:anchor distT="45720" distB="45720" distL="114300" distR="114300" simplePos="0" relativeHeight="251666432" behindDoc="0" locked="0" layoutInCell="1" allowOverlap="1" wp14:anchorId="41676BD1" wp14:editId="6EEF3534">
                <wp:simplePos x="0" y="0"/>
                <wp:positionH relativeFrom="margin">
                  <wp:posOffset>319405</wp:posOffset>
                </wp:positionH>
                <wp:positionV relativeFrom="paragraph">
                  <wp:posOffset>-7298690</wp:posOffset>
                </wp:positionV>
                <wp:extent cx="572770" cy="7116445"/>
                <wp:effectExtent l="0" t="0" r="17780" b="273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 cy="7116445"/>
                        </a:xfrm>
                        <a:prstGeom prst="rect">
                          <a:avLst/>
                        </a:prstGeom>
                        <a:solidFill>
                          <a:srgbClr val="FFFFFF"/>
                        </a:solidFill>
                        <a:ln w="9525">
                          <a:solidFill>
                            <a:schemeClr val="bg1"/>
                          </a:solidFill>
                          <a:miter lim="800000"/>
                          <a:headEnd/>
                          <a:tailEnd/>
                        </a:ln>
                      </wps:spPr>
                      <wps:txbx>
                        <w:txbxContent>
                          <w:p w14:paraId="4687A57C" w14:textId="641B60F6" w:rsidR="003479AB" w:rsidRDefault="003479AB">
                            <w:r w:rsidRPr="00C03F74">
                              <w:t>S</w:t>
                            </w:r>
                            <w:r>
                              <w:t>2</w:t>
                            </w:r>
                            <w:r w:rsidR="00D1252E">
                              <w:t xml:space="preserve"> Table</w:t>
                            </w:r>
                            <w:r>
                              <w:t xml:space="preserve">. Results of the alternative scenario analysis on 2016 landfill, incineration, waterbody, terrestrial environments, and total emissions. The left column shows the parameters included in the analysis. </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676BD1" id="_x0000_s1027" type="#_x0000_t202" style="position:absolute;margin-left:25.15pt;margin-top:-574.7pt;width:45.1pt;height:560.3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" strokecolor="white [3212]">
                <v:textbox style="layout-flow:vertical;mso-layout-flow-alt:bottom-to-top">
                  <w:txbxContent>
                    <w:p w14:paraId="4687A57C" w14:textId="641B60F6" w:rsidR="003479AB" w:rsidRDefault="003479AB">
                      <w:r w:rsidRPr="00C03F74">
                        <w:t>S</w:t>
                      </w:r>
                      <w:r>
                        <w:t>2</w:t>
                      </w:r>
                      <w:r w:rsidR="00D1252E">
                        <w:t xml:space="preserve"> Table</w:t>
                      </w:r>
                      <w:r>
                        <w:t xml:space="preserve">. Results of the alternative scenario analysis on 2016 landfill, incineration, waterbody, terrestrial environments, and total emissions. The left column shows the parameters included in the analysis. </w:t>
                      </w:r>
                    </w:p>
                  </w:txbxContent>
                </v:textbox>
                <w10:wrap type="square" anchorx="margin"/>
              </v:shape>
            </w:pict>
          </mc:Fallback>
        </mc:AlternateContent>
      </w:r>
      <w:r w:rsidR="006946C9">
        <w:br w:type="page"/>
      </w:r>
    </w:p>
    <w:tbl>
      <w:tblPr>
        <w:tblW w:w="6655" w:type="dxa"/>
        <w:tblLook w:val="04A0" w:firstRow="1" w:lastRow="0" w:firstColumn="1" w:lastColumn="0" w:noHBand="0" w:noVBand="1"/>
      </w:tblPr>
      <w:tblGrid>
        <w:gridCol w:w="805"/>
        <w:gridCol w:w="1080"/>
        <w:gridCol w:w="540"/>
        <w:gridCol w:w="810"/>
        <w:gridCol w:w="900"/>
        <w:gridCol w:w="810"/>
        <w:gridCol w:w="900"/>
        <w:gridCol w:w="810"/>
      </w:tblGrid>
      <w:tr w:rsidR="00E9223D" w:rsidRPr="00B70AD6" w14:paraId="77A7D1F9" w14:textId="77777777" w:rsidTr="00E9223D">
        <w:trPr>
          <w:trHeight w:val="890"/>
        </w:trPr>
        <w:tc>
          <w:tcPr>
            <w:tcW w:w="805"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A5CBB8A" w14:textId="1C631635"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lastRenderedPageBreak/>
              <w:t>Total (</w:t>
            </w:r>
            <w:r w:rsidR="00816918">
              <w:rPr>
                <w:rFonts w:ascii="Calibri" w:hAnsi="Calibri" w:cs="Calibri"/>
                <w:color w:val="000000"/>
                <w:sz w:val="22"/>
                <w:szCs w:val="22"/>
              </w:rPr>
              <w:t>M</w:t>
            </w:r>
            <w:r w:rsidRPr="00B70AD6">
              <w:rPr>
                <w:rFonts w:ascii="Calibri" w:hAnsi="Calibri" w:cs="Calibri"/>
                <w:color w:val="000000"/>
                <w:sz w:val="22"/>
                <w:szCs w:val="22"/>
              </w:rPr>
              <w:t>t)</w:t>
            </w:r>
          </w:p>
        </w:tc>
        <w:tc>
          <w:tcPr>
            <w:tcW w:w="1080" w:type="dxa"/>
            <w:tcBorders>
              <w:top w:val="single" w:sz="4" w:space="0" w:color="auto"/>
              <w:left w:val="nil"/>
              <w:bottom w:val="single" w:sz="4" w:space="0" w:color="auto"/>
              <w:right w:val="single" w:sz="4" w:space="0" w:color="auto"/>
            </w:tcBorders>
            <w:shd w:val="clear" w:color="auto" w:fill="auto"/>
            <w:textDirection w:val="btLr"/>
            <w:vAlign w:val="bottom"/>
            <w:hideMark/>
          </w:tcPr>
          <w:p w14:paraId="22936657"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54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BC9DCD8" w14:textId="2057B936"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4.3</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A29F7A6" w14:textId="60690ACE"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5.3</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70E8974" w14:textId="30947E15"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4</w:t>
            </w:r>
            <w:r w:rsidR="002E45AB">
              <w:rPr>
                <w:rFonts w:ascii="Calibri" w:hAnsi="Calibri" w:cs="Calibri"/>
                <w:color w:val="000000"/>
                <w:sz w:val="22"/>
                <w:szCs w:val="22"/>
              </w:rPr>
              <w:t>.3</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3BBDB11" w14:textId="17EF5810" w:rsidR="00B70AD6" w:rsidRPr="00B70AD6" w:rsidRDefault="009947D0" w:rsidP="00E9223D">
            <w:pPr>
              <w:ind w:left="113" w:right="113"/>
              <w:jc w:val="center"/>
              <w:rPr>
                <w:rFonts w:ascii="Calibri" w:hAnsi="Calibri" w:cs="Calibri"/>
                <w:color w:val="000000"/>
                <w:sz w:val="22"/>
                <w:szCs w:val="22"/>
              </w:rPr>
            </w:pPr>
            <w:r>
              <w:rPr>
                <w:rFonts w:ascii="Calibri" w:hAnsi="Calibri" w:cs="Calibri"/>
                <w:color w:val="000000"/>
                <w:sz w:val="22"/>
                <w:szCs w:val="22"/>
              </w:rPr>
              <w:t>5.1</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8CFF04B" w14:textId="54120AD8" w:rsidR="00B70AD6" w:rsidRPr="00B70AD6" w:rsidRDefault="00077702" w:rsidP="00E9223D">
            <w:pPr>
              <w:ind w:left="113" w:right="113"/>
              <w:jc w:val="center"/>
              <w:rPr>
                <w:rFonts w:ascii="Calibri" w:hAnsi="Calibri" w:cs="Calibri"/>
                <w:color w:val="000000"/>
                <w:sz w:val="22"/>
                <w:szCs w:val="22"/>
              </w:rPr>
            </w:pPr>
            <w:r>
              <w:rPr>
                <w:rFonts w:ascii="Calibri" w:hAnsi="Calibri" w:cs="Calibri"/>
                <w:color w:val="000000"/>
                <w:sz w:val="22"/>
                <w:szCs w:val="22"/>
              </w:rPr>
              <w:t>5.6</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C425445" w14:textId="5336E0AD" w:rsidR="00B70AD6" w:rsidRPr="00B70AD6" w:rsidRDefault="00381346" w:rsidP="00E9223D">
            <w:pPr>
              <w:ind w:left="113" w:right="113"/>
              <w:jc w:val="center"/>
              <w:rPr>
                <w:rFonts w:ascii="Calibri" w:hAnsi="Calibri" w:cs="Calibri"/>
                <w:color w:val="000000"/>
                <w:sz w:val="22"/>
                <w:szCs w:val="22"/>
              </w:rPr>
            </w:pPr>
            <w:r>
              <w:rPr>
                <w:rFonts w:ascii="Calibri" w:hAnsi="Calibri" w:cs="Calibri"/>
                <w:color w:val="000000"/>
                <w:sz w:val="22"/>
                <w:szCs w:val="22"/>
              </w:rPr>
              <w:t>5.0</w:t>
            </w:r>
          </w:p>
        </w:tc>
      </w:tr>
      <w:tr w:rsidR="00E9223D" w:rsidRPr="00B70AD6" w14:paraId="34B96C6B" w14:textId="77777777" w:rsidTr="007D3FBB">
        <w:trPr>
          <w:trHeight w:val="890"/>
        </w:trPr>
        <w:tc>
          <w:tcPr>
            <w:tcW w:w="805" w:type="dxa"/>
            <w:vMerge/>
            <w:tcBorders>
              <w:top w:val="single" w:sz="4" w:space="0" w:color="auto"/>
              <w:left w:val="single" w:sz="4" w:space="0" w:color="auto"/>
              <w:bottom w:val="single" w:sz="4" w:space="0" w:color="auto"/>
              <w:right w:val="single" w:sz="4" w:space="0" w:color="auto"/>
            </w:tcBorders>
            <w:textDirection w:val="btLr"/>
            <w:vAlign w:val="center"/>
            <w:hideMark/>
          </w:tcPr>
          <w:p w14:paraId="7C2F47C5" w14:textId="77777777" w:rsidR="00B70AD6" w:rsidRPr="00B70AD6" w:rsidRDefault="00B70AD6" w:rsidP="00B70AD6">
            <w:pPr>
              <w:ind w:left="113" w:right="113"/>
              <w:rPr>
                <w:rFonts w:ascii="Calibri" w:hAnsi="Calibri" w:cs="Calibri"/>
                <w:color w:val="000000"/>
                <w:sz w:val="22"/>
                <w:szCs w:val="22"/>
              </w:rPr>
            </w:pP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3CE15CC2"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2CB0529F" w14:textId="3464709C"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7.0</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035E76EE" w14:textId="2EBF944D"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6.0</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5A0541C8" w14:textId="2115F77F" w:rsidR="00B70AD6" w:rsidRPr="00B70AD6" w:rsidRDefault="002E45AB" w:rsidP="00E9223D">
            <w:pPr>
              <w:ind w:left="113" w:right="113"/>
              <w:jc w:val="center"/>
              <w:rPr>
                <w:rFonts w:ascii="Calibri" w:hAnsi="Calibri" w:cs="Calibri"/>
                <w:color w:val="000000"/>
                <w:sz w:val="22"/>
                <w:szCs w:val="22"/>
              </w:rPr>
            </w:pPr>
            <w:r>
              <w:rPr>
                <w:rFonts w:ascii="Calibri" w:hAnsi="Calibri" w:cs="Calibri"/>
                <w:color w:val="000000"/>
                <w:sz w:val="22"/>
                <w:szCs w:val="22"/>
              </w:rPr>
              <w:t>7.0</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16B96DC6" w14:textId="62C49016" w:rsidR="00B70AD6" w:rsidRPr="00B70AD6" w:rsidRDefault="00E12905" w:rsidP="00E9223D">
            <w:pPr>
              <w:ind w:left="113" w:right="113"/>
              <w:jc w:val="center"/>
              <w:rPr>
                <w:rFonts w:ascii="Calibri" w:hAnsi="Calibri" w:cs="Calibri"/>
                <w:color w:val="000000"/>
                <w:sz w:val="22"/>
                <w:szCs w:val="22"/>
              </w:rPr>
            </w:pPr>
            <w:r>
              <w:rPr>
                <w:rFonts w:ascii="Calibri" w:hAnsi="Calibri" w:cs="Calibri"/>
                <w:color w:val="000000"/>
                <w:sz w:val="22"/>
                <w:szCs w:val="22"/>
              </w:rPr>
              <w:t>6.2</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62B50FC8" w14:textId="29D88ABD" w:rsidR="00B70AD6" w:rsidRPr="00B70AD6" w:rsidRDefault="008546BE" w:rsidP="00E9223D">
            <w:pPr>
              <w:ind w:left="113" w:right="113"/>
              <w:jc w:val="center"/>
              <w:rPr>
                <w:rFonts w:ascii="Calibri" w:hAnsi="Calibri" w:cs="Calibri"/>
                <w:color w:val="000000"/>
                <w:sz w:val="22"/>
                <w:szCs w:val="22"/>
              </w:rPr>
            </w:pPr>
            <w:r>
              <w:rPr>
                <w:rFonts w:ascii="Calibri" w:hAnsi="Calibri" w:cs="Calibri"/>
                <w:color w:val="000000"/>
                <w:sz w:val="22"/>
                <w:szCs w:val="22"/>
              </w:rPr>
              <w:t>5.6</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72B571A" w14:textId="416FB99B" w:rsidR="00B70AD6" w:rsidRPr="00B70AD6" w:rsidRDefault="00843482" w:rsidP="00E9223D">
            <w:pPr>
              <w:ind w:left="113" w:right="113"/>
              <w:jc w:val="center"/>
              <w:rPr>
                <w:rFonts w:ascii="Calibri" w:hAnsi="Calibri" w:cs="Calibri"/>
                <w:color w:val="000000"/>
                <w:sz w:val="22"/>
                <w:szCs w:val="22"/>
              </w:rPr>
            </w:pPr>
            <w:r>
              <w:rPr>
                <w:rFonts w:ascii="Calibri" w:hAnsi="Calibri" w:cs="Calibri"/>
                <w:color w:val="000000"/>
                <w:sz w:val="22"/>
                <w:szCs w:val="22"/>
              </w:rPr>
              <w:t>6.1</w:t>
            </w:r>
          </w:p>
        </w:tc>
      </w:tr>
      <w:tr w:rsidR="00E9223D" w:rsidRPr="00B70AD6" w14:paraId="38E50D5F" w14:textId="77777777" w:rsidTr="00E9223D">
        <w:trPr>
          <w:trHeight w:val="945"/>
        </w:trPr>
        <w:tc>
          <w:tcPr>
            <w:tcW w:w="805" w:type="dxa"/>
            <w:vMerge w:val="restart"/>
            <w:tcBorders>
              <w:top w:val="nil"/>
              <w:left w:val="single" w:sz="4" w:space="0" w:color="auto"/>
              <w:bottom w:val="single" w:sz="4" w:space="0" w:color="auto"/>
              <w:right w:val="single" w:sz="4" w:space="0" w:color="auto"/>
            </w:tcBorders>
            <w:shd w:val="clear" w:color="auto" w:fill="auto"/>
            <w:noWrap/>
            <w:textDirection w:val="btLr"/>
            <w:vAlign w:val="bottom"/>
            <w:hideMark/>
          </w:tcPr>
          <w:p w14:paraId="488114E5" w14:textId="37DFEC8B" w:rsidR="00B70AD6" w:rsidRPr="00B70AD6" w:rsidRDefault="003E528B" w:rsidP="00B70AD6">
            <w:pPr>
              <w:ind w:left="113" w:right="113"/>
              <w:jc w:val="center"/>
              <w:rPr>
                <w:rFonts w:ascii="Calibri" w:hAnsi="Calibri" w:cs="Calibri"/>
                <w:color w:val="000000"/>
                <w:sz w:val="22"/>
                <w:szCs w:val="22"/>
              </w:rPr>
            </w:pPr>
            <w:r>
              <w:t>Terrestrial Environments</w:t>
            </w:r>
            <w:r w:rsidRPr="00B70AD6" w:rsidDel="003E528B">
              <w:rPr>
                <w:rFonts w:ascii="Calibri" w:hAnsi="Calibri" w:cs="Calibri"/>
                <w:color w:val="000000"/>
                <w:sz w:val="22"/>
                <w:szCs w:val="22"/>
              </w:rPr>
              <w:t xml:space="preserve"> </w:t>
            </w:r>
            <w:r w:rsidR="00B70AD6" w:rsidRPr="00B70AD6">
              <w:rPr>
                <w:rFonts w:ascii="Calibri" w:hAnsi="Calibri" w:cs="Calibri"/>
                <w:color w:val="000000"/>
                <w:sz w:val="22"/>
                <w:szCs w:val="22"/>
              </w:rPr>
              <w:t>(</w:t>
            </w:r>
            <w:r w:rsidR="00816918">
              <w:rPr>
                <w:rFonts w:ascii="Calibri" w:hAnsi="Calibri" w:cs="Calibri"/>
                <w:color w:val="000000"/>
                <w:sz w:val="22"/>
                <w:szCs w:val="22"/>
              </w:rPr>
              <w:t>M</w:t>
            </w:r>
            <w:r w:rsidR="00B70AD6" w:rsidRPr="00B70AD6">
              <w:rPr>
                <w:rFonts w:ascii="Calibri" w:hAnsi="Calibri" w:cs="Calibri"/>
                <w:color w:val="000000"/>
                <w:sz w:val="22"/>
                <w:szCs w:val="22"/>
              </w:rPr>
              <w:t>t)</w:t>
            </w: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1B0B6EBC"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20A3D819" w14:textId="2482623F" w:rsidR="00B70AD6" w:rsidRPr="00B70AD6" w:rsidRDefault="00F20C42" w:rsidP="00E9223D">
            <w:pPr>
              <w:ind w:left="113" w:right="113"/>
              <w:jc w:val="center"/>
              <w:rPr>
                <w:rFonts w:ascii="Calibri" w:hAnsi="Calibri" w:cs="Calibri"/>
                <w:color w:val="000000"/>
                <w:sz w:val="22"/>
                <w:szCs w:val="22"/>
              </w:rPr>
            </w:pPr>
            <w:r>
              <w:rPr>
                <w:rFonts w:ascii="Calibri" w:hAnsi="Calibri" w:cs="Calibri"/>
                <w:color w:val="000000"/>
                <w:sz w:val="22"/>
                <w:szCs w:val="22"/>
              </w:rPr>
              <w:t>1.</w:t>
            </w:r>
            <w:r w:rsidR="00AC0AF2">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48A5FA98" w14:textId="38FFC4E2"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AC0AF2">
              <w:rPr>
                <w:rFonts w:ascii="Calibri" w:hAnsi="Calibri" w:cs="Calibri"/>
                <w:color w:val="000000"/>
                <w:sz w:val="22"/>
                <w:szCs w:val="22"/>
              </w:rPr>
              <w:t>8</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228B65F3" w14:textId="4730DC35"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2E45AB">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8D2CEC0" w14:textId="387CA962"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9947D0">
              <w:rPr>
                <w:rFonts w:ascii="Calibri" w:hAnsi="Calibri" w:cs="Calibri"/>
                <w:color w:val="000000"/>
                <w:sz w:val="22"/>
                <w:szCs w:val="22"/>
              </w:rPr>
              <w:t>8</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2A5293C9" w14:textId="217ADD0F"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077702">
              <w:rPr>
                <w:rFonts w:ascii="Calibri" w:hAnsi="Calibri" w:cs="Calibri"/>
                <w:color w:val="000000"/>
                <w:sz w:val="22"/>
                <w:szCs w:val="22"/>
              </w:rPr>
              <w:t>3</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3CFC5F69" w14:textId="017F54BB"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1.</w:t>
            </w:r>
            <w:r w:rsidR="00381346">
              <w:rPr>
                <w:rFonts w:ascii="Calibri" w:hAnsi="Calibri" w:cs="Calibri"/>
                <w:color w:val="000000"/>
                <w:sz w:val="22"/>
                <w:szCs w:val="22"/>
              </w:rPr>
              <w:t>7</w:t>
            </w:r>
          </w:p>
        </w:tc>
      </w:tr>
      <w:tr w:rsidR="00E9223D" w:rsidRPr="00B70AD6" w14:paraId="7AF69CF0" w14:textId="77777777" w:rsidTr="007D3FBB">
        <w:trPr>
          <w:trHeight w:val="1196"/>
        </w:trPr>
        <w:tc>
          <w:tcPr>
            <w:tcW w:w="805" w:type="dxa"/>
            <w:vMerge/>
            <w:tcBorders>
              <w:top w:val="nil"/>
              <w:left w:val="single" w:sz="4" w:space="0" w:color="auto"/>
              <w:bottom w:val="single" w:sz="4" w:space="0" w:color="auto"/>
              <w:right w:val="single" w:sz="4" w:space="0" w:color="auto"/>
            </w:tcBorders>
            <w:textDirection w:val="btLr"/>
            <w:vAlign w:val="center"/>
            <w:hideMark/>
          </w:tcPr>
          <w:p w14:paraId="463EC144" w14:textId="77777777" w:rsidR="00B70AD6" w:rsidRPr="00B70AD6" w:rsidRDefault="00B70AD6" w:rsidP="00B70AD6">
            <w:pPr>
              <w:ind w:left="113" w:right="113"/>
              <w:rPr>
                <w:rFonts w:ascii="Calibri" w:hAnsi="Calibri" w:cs="Calibri"/>
                <w:color w:val="000000"/>
                <w:sz w:val="22"/>
                <w:szCs w:val="22"/>
              </w:rPr>
            </w:pP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708919AE"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56AB0918" w14:textId="0CE239F7"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2.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7A88B24F" w14:textId="087D4DDA"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2.1</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692D83AC" w14:textId="4A204982"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2.</w:t>
            </w:r>
            <w:r w:rsidR="002E45AB">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12214ACF" w14:textId="53B0EB99" w:rsidR="00B70AD6" w:rsidRPr="00B70AD6" w:rsidRDefault="00E12905" w:rsidP="00E9223D">
            <w:pPr>
              <w:ind w:left="113" w:right="113"/>
              <w:jc w:val="center"/>
              <w:rPr>
                <w:rFonts w:ascii="Calibri" w:hAnsi="Calibri" w:cs="Calibri"/>
                <w:color w:val="000000"/>
                <w:sz w:val="22"/>
                <w:szCs w:val="22"/>
              </w:rPr>
            </w:pPr>
            <w:r>
              <w:rPr>
                <w:rFonts w:ascii="Calibri" w:hAnsi="Calibri" w:cs="Calibri"/>
                <w:color w:val="000000"/>
                <w:sz w:val="22"/>
                <w:szCs w:val="22"/>
              </w:rPr>
              <w:t>2.1</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223F9B34" w14:textId="454B3196" w:rsidR="00B70AD6" w:rsidRPr="00B70AD6" w:rsidRDefault="008546BE" w:rsidP="00E9223D">
            <w:pPr>
              <w:ind w:left="113" w:right="113"/>
              <w:jc w:val="center"/>
              <w:rPr>
                <w:rFonts w:ascii="Calibri" w:hAnsi="Calibri" w:cs="Calibri"/>
                <w:color w:val="000000"/>
                <w:sz w:val="22"/>
                <w:szCs w:val="22"/>
              </w:rPr>
            </w:pPr>
            <w:r>
              <w:rPr>
                <w:rFonts w:ascii="Calibri" w:hAnsi="Calibri" w:cs="Calibri"/>
                <w:color w:val="000000"/>
                <w:sz w:val="22"/>
                <w:szCs w:val="22"/>
              </w:rPr>
              <w:t>2.1</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7D31CF9C" w14:textId="2EC31562" w:rsidR="00B70AD6" w:rsidRPr="00B70AD6" w:rsidRDefault="00843482" w:rsidP="00E9223D">
            <w:pPr>
              <w:ind w:left="113" w:right="113"/>
              <w:jc w:val="center"/>
              <w:rPr>
                <w:rFonts w:ascii="Calibri" w:hAnsi="Calibri" w:cs="Calibri"/>
                <w:color w:val="000000"/>
                <w:sz w:val="22"/>
                <w:szCs w:val="22"/>
              </w:rPr>
            </w:pPr>
            <w:r>
              <w:rPr>
                <w:rFonts w:ascii="Calibri" w:hAnsi="Calibri" w:cs="Calibri"/>
                <w:color w:val="000000"/>
                <w:sz w:val="22"/>
                <w:szCs w:val="22"/>
              </w:rPr>
              <w:t>2.0</w:t>
            </w:r>
          </w:p>
        </w:tc>
      </w:tr>
      <w:tr w:rsidR="00E9223D" w:rsidRPr="00B70AD6" w14:paraId="00E4DB81" w14:textId="77777777" w:rsidTr="00E9223D">
        <w:trPr>
          <w:trHeight w:val="945"/>
        </w:trPr>
        <w:tc>
          <w:tcPr>
            <w:tcW w:w="805" w:type="dxa"/>
            <w:vMerge w:val="restart"/>
            <w:tcBorders>
              <w:top w:val="nil"/>
              <w:left w:val="single" w:sz="4" w:space="0" w:color="auto"/>
              <w:bottom w:val="single" w:sz="4" w:space="0" w:color="auto"/>
              <w:right w:val="single" w:sz="4" w:space="0" w:color="auto"/>
            </w:tcBorders>
            <w:shd w:val="clear" w:color="auto" w:fill="auto"/>
            <w:noWrap/>
            <w:textDirection w:val="btLr"/>
            <w:vAlign w:val="bottom"/>
            <w:hideMark/>
          </w:tcPr>
          <w:p w14:paraId="61EF9A66" w14:textId="0D180A13"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Waterbodies (</w:t>
            </w:r>
            <w:r w:rsidR="00816918">
              <w:rPr>
                <w:rFonts w:ascii="Calibri" w:hAnsi="Calibri" w:cs="Calibri"/>
                <w:color w:val="000000"/>
                <w:sz w:val="22"/>
                <w:szCs w:val="22"/>
              </w:rPr>
              <w:t>M</w:t>
            </w:r>
            <w:r w:rsidRPr="00B70AD6">
              <w:rPr>
                <w:rFonts w:ascii="Calibri" w:hAnsi="Calibri" w:cs="Calibri"/>
                <w:color w:val="000000"/>
                <w:sz w:val="22"/>
                <w:szCs w:val="22"/>
              </w:rPr>
              <w:t>t)</w:t>
            </w: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40031498"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5139E761" w14:textId="3D9F9BD5"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2.2</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356E5E1D" w14:textId="2F2A004A"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2.</w:t>
            </w:r>
            <w:r w:rsidR="00AC0AF2">
              <w:rPr>
                <w:rFonts w:ascii="Calibri" w:hAnsi="Calibri" w:cs="Calibri"/>
                <w:color w:val="000000"/>
                <w:sz w:val="22"/>
                <w:szCs w:val="22"/>
              </w:rPr>
              <w:t>7</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661D4B42" w14:textId="0769BDEE"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2.</w:t>
            </w:r>
            <w:r w:rsidR="002E45AB">
              <w:rPr>
                <w:rFonts w:ascii="Calibri" w:hAnsi="Calibri" w:cs="Calibri"/>
                <w:color w:val="000000"/>
                <w:sz w:val="22"/>
                <w:szCs w:val="22"/>
              </w:rPr>
              <w:t>2</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0CDD232F" w14:textId="0FB47023" w:rsidR="00B70AD6" w:rsidRPr="00B70AD6" w:rsidRDefault="009947D0" w:rsidP="00E9223D">
            <w:pPr>
              <w:ind w:left="113" w:right="113"/>
              <w:jc w:val="center"/>
              <w:rPr>
                <w:rFonts w:ascii="Calibri" w:hAnsi="Calibri" w:cs="Calibri"/>
                <w:color w:val="000000"/>
                <w:sz w:val="22"/>
                <w:szCs w:val="22"/>
              </w:rPr>
            </w:pPr>
            <w:r>
              <w:rPr>
                <w:rFonts w:ascii="Calibri" w:hAnsi="Calibri" w:cs="Calibri"/>
                <w:color w:val="000000"/>
                <w:sz w:val="22"/>
                <w:szCs w:val="22"/>
              </w:rPr>
              <w:t>2.5</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1A9B6D63" w14:textId="183EB1C7" w:rsidR="00B70AD6" w:rsidRPr="00B70AD6" w:rsidRDefault="00077702" w:rsidP="00E9223D">
            <w:pPr>
              <w:ind w:left="113" w:right="113"/>
              <w:jc w:val="center"/>
              <w:rPr>
                <w:rFonts w:ascii="Calibri" w:hAnsi="Calibri" w:cs="Calibri"/>
                <w:color w:val="000000"/>
                <w:sz w:val="22"/>
                <w:szCs w:val="22"/>
              </w:rPr>
            </w:pPr>
            <w:r>
              <w:rPr>
                <w:rFonts w:ascii="Calibri" w:hAnsi="Calibri" w:cs="Calibri"/>
                <w:color w:val="000000"/>
                <w:sz w:val="22"/>
                <w:szCs w:val="22"/>
              </w:rPr>
              <w:t>3.8</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7C021FD" w14:textId="3836E893" w:rsidR="00B70AD6" w:rsidRPr="00B70AD6" w:rsidRDefault="00381346" w:rsidP="00E9223D">
            <w:pPr>
              <w:ind w:left="113" w:right="113"/>
              <w:jc w:val="center"/>
              <w:rPr>
                <w:rFonts w:ascii="Calibri" w:hAnsi="Calibri" w:cs="Calibri"/>
                <w:color w:val="000000"/>
                <w:sz w:val="22"/>
                <w:szCs w:val="22"/>
              </w:rPr>
            </w:pPr>
            <w:r>
              <w:rPr>
                <w:rFonts w:ascii="Calibri" w:hAnsi="Calibri" w:cs="Calibri"/>
                <w:color w:val="000000"/>
                <w:sz w:val="22"/>
                <w:szCs w:val="22"/>
              </w:rPr>
              <w:t>2.6</w:t>
            </w:r>
          </w:p>
        </w:tc>
      </w:tr>
      <w:tr w:rsidR="00E9223D" w:rsidRPr="00B70AD6" w14:paraId="196D6FC8" w14:textId="77777777" w:rsidTr="00E9223D">
        <w:trPr>
          <w:trHeight w:val="836"/>
        </w:trPr>
        <w:tc>
          <w:tcPr>
            <w:tcW w:w="805" w:type="dxa"/>
            <w:vMerge/>
            <w:tcBorders>
              <w:top w:val="nil"/>
              <w:left w:val="single" w:sz="4" w:space="0" w:color="auto"/>
              <w:bottom w:val="single" w:sz="4" w:space="0" w:color="auto"/>
              <w:right w:val="single" w:sz="4" w:space="0" w:color="auto"/>
            </w:tcBorders>
            <w:textDirection w:val="btLr"/>
            <w:vAlign w:val="center"/>
            <w:hideMark/>
          </w:tcPr>
          <w:p w14:paraId="66C58940" w14:textId="77777777" w:rsidR="00B70AD6" w:rsidRPr="00B70AD6" w:rsidRDefault="00B70AD6" w:rsidP="00B70AD6">
            <w:pPr>
              <w:ind w:left="113" w:right="113"/>
              <w:rPr>
                <w:rFonts w:ascii="Calibri" w:hAnsi="Calibri" w:cs="Calibri"/>
                <w:color w:val="000000"/>
                <w:sz w:val="22"/>
                <w:szCs w:val="22"/>
              </w:rPr>
            </w:pP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432F4E98"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08E6E335" w14:textId="2D851B9B"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3.6</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1CA70E65" w14:textId="78076C73" w:rsidR="00B70AD6" w:rsidRPr="00B70AD6" w:rsidRDefault="00AC0AF2" w:rsidP="00E9223D">
            <w:pPr>
              <w:ind w:left="113" w:right="113"/>
              <w:jc w:val="center"/>
              <w:rPr>
                <w:rFonts w:ascii="Calibri" w:hAnsi="Calibri" w:cs="Calibri"/>
                <w:color w:val="000000"/>
                <w:sz w:val="22"/>
                <w:szCs w:val="22"/>
              </w:rPr>
            </w:pPr>
            <w:r>
              <w:rPr>
                <w:rFonts w:ascii="Calibri" w:hAnsi="Calibri" w:cs="Calibri"/>
                <w:color w:val="000000"/>
                <w:sz w:val="22"/>
                <w:szCs w:val="22"/>
              </w:rPr>
              <w:t>3.1</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4FDFFDA0" w14:textId="3E09CF4F" w:rsidR="00B70AD6" w:rsidRPr="00B70AD6" w:rsidRDefault="002E45AB" w:rsidP="00E9223D">
            <w:pPr>
              <w:ind w:left="113" w:right="113"/>
              <w:jc w:val="center"/>
              <w:rPr>
                <w:rFonts w:ascii="Calibri" w:hAnsi="Calibri" w:cs="Calibri"/>
                <w:color w:val="000000"/>
                <w:sz w:val="22"/>
                <w:szCs w:val="22"/>
              </w:rPr>
            </w:pPr>
            <w:r>
              <w:rPr>
                <w:rFonts w:ascii="Calibri" w:hAnsi="Calibri" w:cs="Calibri"/>
                <w:color w:val="000000"/>
                <w:sz w:val="22"/>
                <w:szCs w:val="22"/>
              </w:rPr>
              <w:t>3.5</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F11C129" w14:textId="1962DA2D" w:rsidR="00B70AD6" w:rsidRPr="00B70AD6" w:rsidRDefault="00E12905" w:rsidP="00E9223D">
            <w:pPr>
              <w:ind w:left="113" w:right="113"/>
              <w:jc w:val="center"/>
              <w:rPr>
                <w:rFonts w:ascii="Calibri" w:hAnsi="Calibri" w:cs="Calibri"/>
                <w:color w:val="000000"/>
                <w:sz w:val="22"/>
                <w:szCs w:val="22"/>
              </w:rPr>
            </w:pPr>
            <w:r>
              <w:rPr>
                <w:rFonts w:ascii="Calibri" w:hAnsi="Calibri" w:cs="Calibri"/>
                <w:color w:val="000000"/>
                <w:sz w:val="22"/>
                <w:szCs w:val="22"/>
              </w:rPr>
              <w:t>3.3</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472C1A29" w14:textId="0058A6F9"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2.</w:t>
            </w:r>
            <w:r w:rsidR="008546BE">
              <w:rPr>
                <w:rFonts w:ascii="Calibri" w:hAnsi="Calibri" w:cs="Calibri"/>
                <w:color w:val="000000"/>
                <w:sz w:val="22"/>
                <w:szCs w:val="22"/>
              </w:rPr>
              <w:t>7</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01F46FB0" w14:textId="7D5A53F3" w:rsidR="00B70AD6" w:rsidRPr="00B70AD6" w:rsidRDefault="00843482" w:rsidP="00E9223D">
            <w:pPr>
              <w:ind w:left="113" w:right="113"/>
              <w:jc w:val="center"/>
              <w:rPr>
                <w:rFonts w:ascii="Calibri" w:hAnsi="Calibri" w:cs="Calibri"/>
                <w:color w:val="000000"/>
                <w:sz w:val="22"/>
                <w:szCs w:val="22"/>
              </w:rPr>
            </w:pPr>
            <w:r>
              <w:rPr>
                <w:rFonts w:ascii="Calibri" w:hAnsi="Calibri" w:cs="Calibri"/>
                <w:color w:val="000000"/>
                <w:sz w:val="22"/>
                <w:szCs w:val="22"/>
              </w:rPr>
              <w:t>3.1</w:t>
            </w:r>
          </w:p>
        </w:tc>
      </w:tr>
      <w:tr w:rsidR="00E9223D" w:rsidRPr="00B70AD6" w14:paraId="63857D40" w14:textId="77777777" w:rsidTr="00E9223D">
        <w:trPr>
          <w:trHeight w:val="863"/>
        </w:trPr>
        <w:tc>
          <w:tcPr>
            <w:tcW w:w="805" w:type="dxa"/>
            <w:vMerge w:val="restart"/>
            <w:tcBorders>
              <w:top w:val="nil"/>
              <w:left w:val="single" w:sz="4" w:space="0" w:color="auto"/>
              <w:bottom w:val="single" w:sz="4" w:space="0" w:color="auto"/>
              <w:right w:val="single" w:sz="4" w:space="0" w:color="auto"/>
            </w:tcBorders>
            <w:shd w:val="clear" w:color="auto" w:fill="auto"/>
            <w:noWrap/>
            <w:textDirection w:val="btLr"/>
            <w:vAlign w:val="bottom"/>
            <w:hideMark/>
          </w:tcPr>
          <w:p w14:paraId="16661205" w14:textId="0D537DA1"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Incineration (</w:t>
            </w:r>
            <w:r w:rsidR="00816918">
              <w:rPr>
                <w:rFonts w:ascii="Calibri" w:hAnsi="Calibri" w:cs="Calibri"/>
                <w:color w:val="000000"/>
                <w:sz w:val="22"/>
                <w:szCs w:val="22"/>
              </w:rPr>
              <w:t>M</w:t>
            </w:r>
            <w:r w:rsidRPr="00B70AD6">
              <w:rPr>
                <w:rFonts w:ascii="Calibri" w:hAnsi="Calibri" w:cs="Calibri"/>
                <w:color w:val="000000"/>
                <w:sz w:val="22"/>
                <w:szCs w:val="22"/>
              </w:rPr>
              <w:t>t)</w:t>
            </w: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64CE036F"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4E66AD50" w14:textId="3755C93A"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F20C42">
              <w:rPr>
                <w:rFonts w:ascii="Calibri" w:hAnsi="Calibri" w:cs="Calibri"/>
                <w:color w:val="000000"/>
                <w:sz w:val="22"/>
                <w:szCs w:val="22"/>
              </w:rPr>
              <w:t>2</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413B6CB" w14:textId="57072FC7"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3</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135876B2" w14:textId="51D7CB3C"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F20C42">
              <w:rPr>
                <w:rFonts w:ascii="Calibri" w:hAnsi="Calibri" w:cs="Calibri"/>
                <w:color w:val="000000"/>
                <w:sz w:val="22"/>
                <w:szCs w:val="22"/>
              </w:rPr>
              <w:t>2</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43CE4230" w14:textId="49C0B82A"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9947D0">
              <w:rPr>
                <w:rFonts w:ascii="Calibri" w:hAnsi="Calibri" w:cs="Calibri"/>
                <w:color w:val="000000"/>
                <w:sz w:val="22"/>
                <w:szCs w:val="22"/>
              </w:rPr>
              <w:t>3</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5ACDF5C4" w14:textId="0165F90E"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077702">
              <w:rPr>
                <w:rFonts w:ascii="Calibri" w:hAnsi="Calibri" w:cs="Calibri"/>
                <w:color w:val="000000"/>
                <w:sz w:val="22"/>
                <w:szCs w:val="22"/>
              </w:rPr>
              <w:t>2</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2A5A413D" w14:textId="401040BD"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381346">
              <w:rPr>
                <w:rFonts w:ascii="Calibri" w:hAnsi="Calibri" w:cs="Calibri"/>
                <w:color w:val="000000"/>
                <w:sz w:val="22"/>
                <w:szCs w:val="22"/>
              </w:rPr>
              <w:t>3</w:t>
            </w:r>
          </w:p>
        </w:tc>
      </w:tr>
      <w:tr w:rsidR="00E9223D" w:rsidRPr="00B70AD6" w14:paraId="6786EAF0" w14:textId="77777777" w:rsidTr="00E9223D">
        <w:trPr>
          <w:trHeight w:val="881"/>
        </w:trPr>
        <w:tc>
          <w:tcPr>
            <w:tcW w:w="805" w:type="dxa"/>
            <w:vMerge/>
            <w:tcBorders>
              <w:top w:val="nil"/>
              <w:left w:val="single" w:sz="4" w:space="0" w:color="auto"/>
              <w:bottom w:val="single" w:sz="4" w:space="0" w:color="auto"/>
              <w:right w:val="single" w:sz="4" w:space="0" w:color="auto"/>
            </w:tcBorders>
            <w:textDirection w:val="btLr"/>
            <w:vAlign w:val="center"/>
            <w:hideMark/>
          </w:tcPr>
          <w:p w14:paraId="1322F404" w14:textId="77777777" w:rsidR="00B70AD6" w:rsidRPr="00B70AD6" w:rsidRDefault="00B70AD6" w:rsidP="00B70AD6">
            <w:pPr>
              <w:ind w:left="113" w:right="113"/>
              <w:rPr>
                <w:rFonts w:ascii="Calibri" w:hAnsi="Calibri" w:cs="Calibri"/>
                <w:color w:val="000000"/>
                <w:sz w:val="22"/>
                <w:szCs w:val="22"/>
              </w:rPr>
            </w:pP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3EF80948"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4C88E21A" w14:textId="4A906468"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3A56DC35" w14:textId="2068D59B"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3</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314AB226" w14:textId="70D75D65"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2E45AB">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19A12DEE" w14:textId="1126CD7A"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E12905">
              <w:rPr>
                <w:rFonts w:ascii="Calibri" w:hAnsi="Calibri" w:cs="Calibri"/>
                <w:color w:val="000000"/>
                <w:sz w:val="22"/>
                <w:szCs w:val="22"/>
              </w:rPr>
              <w:t>3</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576BB9EF" w14:textId="18A57672"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8546BE">
              <w:rPr>
                <w:rFonts w:ascii="Calibri" w:hAnsi="Calibri" w:cs="Calibri"/>
                <w:color w:val="000000"/>
                <w:sz w:val="22"/>
                <w:szCs w:val="22"/>
              </w:rPr>
              <w:t>3</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AC8E1AF" w14:textId="1EBDC4F0"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843482">
              <w:rPr>
                <w:rFonts w:ascii="Calibri" w:hAnsi="Calibri" w:cs="Calibri"/>
                <w:color w:val="000000"/>
                <w:sz w:val="22"/>
                <w:szCs w:val="22"/>
              </w:rPr>
              <w:t>3</w:t>
            </w:r>
          </w:p>
        </w:tc>
      </w:tr>
      <w:tr w:rsidR="00E9223D" w:rsidRPr="00B70AD6" w14:paraId="4150A019" w14:textId="77777777" w:rsidTr="00E9223D">
        <w:trPr>
          <w:trHeight w:val="899"/>
        </w:trPr>
        <w:tc>
          <w:tcPr>
            <w:tcW w:w="805" w:type="dxa"/>
            <w:vMerge w:val="restart"/>
            <w:tcBorders>
              <w:top w:val="nil"/>
              <w:left w:val="single" w:sz="4" w:space="0" w:color="auto"/>
              <w:bottom w:val="single" w:sz="4" w:space="0" w:color="auto"/>
              <w:right w:val="single" w:sz="4" w:space="0" w:color="auto"/>
            </w:tcBorders>
            <w:shd w:val="clear" w:color="auto" w:fill="auto"/>
            <w:noWrap/>
            <w:textDirection w:val="btLr"/>
            <w:vAlign w:val="bottom"/>
            <w:hideMark/>
          </w:tcPr>
          <w:p w14:paraId="3DEFD666" w14:textId="7138F6A3" w:rsidR="00B70AD6" w:rsidRPr="00B70AD6" w:rsidRDefault="00B70AD6" w:rsidP="00B70AD6">
            <w:pPr>
              <w:ind w:left="113" w:right="113"/>
              <w:jc w:val="center"/>
              <w:rPr>
                <w:rFonts w:ascii="Calibri" w:hAnsi="Calibri" w:cs="Calibri"/>
                <w:color w:val="000000"/>
                <w:sz w:val="22"/>
                <w:szCs w:val="22"/>
              </w:rPr>
            </w:pPr>
            <w:r w:rsidRPr="00B70AD6">
              <w:rPr>
                <w:rFonts w:ascii="Calibri" w:hAnsi="Calibri" w:cs="Calibri"/>
                <w:color w:val="000000"/>
                <w:sz w:val="22"/>
                <w:szCs w:val="22"/>
              </w:rPr>
              <w:t>Landfill (</w:t>
            </w:r>
            <w:r w:rsidR="00816918">
              <w:rPr>
                <w:rFonts w:ascii="Calibri" w:hAnsi="Calibri" w:cs="Calibri"/>
                <w:color w:val="000000"/>
                <w:sz w:val="22"/>
                <w:szCs w:val="22"/>
              </w:rPr>
              <w:t>M</w:t>
            </w:r>
            <w:r w:rsidRPr="00B70AD6">
              <w:rPr>
                <w:rFonts w:ascii="Calibri" w:hAnsi="Calibri" w:cs="Calibri"/>
                <w:color w:val="000000"/>
                <w:sz w:val="22"/>
                <w:szCs w:val="22"/>
              </w:rPr>
              <w:t>t)</w:t>
            </w: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3500DF65"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Low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7D870572" w14:textId="315AC80C"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3FE8EBDD" w14:textId="02B93F84"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5</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65AD4417" w14:textId="40702DC6"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F20C42">
              <w:rPr>
                <w:rFonts w:ascii="Calibri" w:hAnsi="Calibri" w:cs="Calibri"/>
                <w:color w:val="000000"/>
                <w:sz w:val="22"/>
                <w:szCs w:val="22"/>
              </w:rPr>
              <w:t>4</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431A1925" w14:textId="18E63FEB"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5</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5B4384C5" w14:textId="77777777"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3</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48495BB9" w14:textId="17C6658D"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381346">
              <w:rPr>
                <w:rFonts w:ascii="Calibri" w:hAnsi="Calibri" w:cs="Calibri"/>
                <w:color w:val="000000"/>
                <w:sz w:val="22"/>
                <w:szCs w:val="22"/>
              </w:rPr>
              <w:t>5</w:t>
            </w:r>
          </w:p>
        </w:tc>
      </w:tr>
      <w:tr w:rsidR="00E9223D" w:rsidRPr="00B70AD6" w14:paraId="79E5D02C" w14:textId="77777777" w:rsidTr="00E9223D">
        <w:trPr>
          <w:trHeight w:val="881"/>
        </w:trPr>
        <w:tc>
          <w:tcPr>
            <w:tcW w:w="805" w:type="dxa"/>
            <w:vMerge/>
            <w:tcBorders>
              <w:top w:val="nil"/>
              <w:left w:val="single" w:sz="4" w:space="0" w:color="auto"/>
              <w:bottom w:val="single" w:sz="4" w:space="0" w:color="auto"/>
              <w:right w:val="single" w:sz="4" w:space="0" w:color="auto"/>
            </w:tcBorders>
            <w:textDirection w:val="btLr"/>
            <w:vAlign w:val="center"/>
            <w:hideMark/>
          </w:tcPr>
          <w:p w14:paraId="4D1ABB65" w14:textId="77777777" w:rsidR="00B70AD6" w:rsidRPr="00B70AD6" w:rsidRDefault="00B70AD6" w:rsidP="00B70AD6">
            <w:pPr>
              <w:ind w:left="113" w:right="113"/>
              <w:rPr>
                <w:rFonts w:ascii="Calibri" w:hAnsi="Calibri" w:cs="Calibri"/>
                <w:color w:val="000000"/>
                <w:sz w:val="22"/>
                <w:szCs w:val="22"/>
              </w:rPr>
            </w:pPr>
          </w:p>
        </w:tc>
        <w:tc>
          <w:tcPr>
            <w:tcW w:w="1080" w:type="dxa"/>
            <w:tcBorders>
              <w:top w:val="nil"/>
              <w:left w:val="nil"/>
              <w:bottom w:val="single" w:sz="4" w:space="0" w:color="auto"/>
              <w:right w:val="single" w:sz="4" w:space="0" w:color="auto"/>
            </w:tcBorders>
            <w:shd w:val="clear" w:color="auto" w:fill="auto"/>
            <w:textDirection w:val="btLr"/>
            <w:vAlign w:val="bottom"/>
            <w:hideMark/>
          </w:tcPr>
          <w:p w14:paraId="1593E324" w14:textId="77777777" w:rsidR="00B70AD6" w:rsidRPr="00B70AD6" w:rsidRDefault="00B70AD6" w:rsidP="00B70AD6">
            <w:pPr>
              <w:ind w:left="113" w:right="113"/>
              <w:rPr>
                <w:rFonts w:ascii="Calibri" w:hAnsi="Calibri" w:cs="Calibri"/>
                <w:color w:val="000000"/>
                <w:sz w:val="22"/>
                <w:szCs w:val="22"/>
              </w:rPr>
            </w:pPr>
            <w:r w:rsidRPr="00B70AD6">
              <w:rPr>
                <w:rFonts w:ascii="Calibri" w:hAnsi="Calibri" w:cs="Calibri"/>
                <w:color w:val="000000"/>
                <w:sz w:val="22"/>
                <w:szCs w:val="22"/>
              </w:rPr>
              <w:t xml:space="preserve">Upper Bound </w:t>
            </w:r>
          </w:p>
        </w:tc>
        <w:tc>
          <w:tcPr>
            <w:tcW w:w="540" w:type="dxa"/>
            <w:tcBorders>
              <w:top w:val="nil"/>
              <w:left w:val="nil"/>
              <w:bottom w:val="single" w:sz="4" w:space="0" w:color="auto"/>
              <w:right w:val="single" w:sz="4" w:space="0" w:color="auto"/>
            </w:tcBorders>
            <w:shd w:val="clear" w:color="auto" w:fill="auto"/>
            <w:noWrap/>
            <w:textDirection w:val="btLr"/>
            <w:vAlign w:val="bottom"/>
            <w:hideMark/>
          </w:tcPr>
          <w:p w14:paraId="657DA090" w14:textId="3132875A"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7</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1F858EE7" w14:textId="7A7F49DB"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AC0AF2">
              <w:rPr>
                <w:rFonts w:ascii="Calibri" w:hAnsi="Calibri" w:cs="Calibri"/>
                <w:color w:val="000000"/>
                <w:sz w:val="22"/>
                <w:szCs w:val="22"/>
              </w:rPr>
              <w:t>6</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14:paraId="61C7FE8B" w14:textId="14527FA3"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7</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14:paraId="507D1767" w14:textId="00413F50"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E12905">
              <w:rPr>
                <w:rFonts w:ascii="Calibri" w:hAnsi="Calibri" w:cs="Calibri"/>
                <w:color w:val="000000"/>
                <w:sz w:val="22"/>
                <w:szCs w:val="22"/>
              </w:rPr>
              <w:t>6</w:t>
            </w:r>
          </w:p>
        </w:tc>
        <w:tc>
          <w:tcPr>
            <w:tcW w:w="9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9F79C63" w14:textId="62269124"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8546BE">
              <w:rPr>
                <w:rFonts w:ascii="Calibri" w:hAnsi="Calibri" w:cs="Calibri"/>
                <w:color w:val="000000"/>
                <w:sz w:val="22"/>
                <w:szCs w:val="22"/>
              </w:rPr>
              <w:t>6</w:t>
            </w:r>
          </w:p>
        </w:tc>
        <w:tc>
          <w:tcPr>
            <w:tcW w:w="81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B37773A" w14:textId="7C9AEAF1" w:rsidR="00B70AD6" w:rsidRPr="00B70AD6" w:rsidRDefault="00B70AD6" w:rsidP="00E9223D">
            <w:pPr>
              <w:ind w:left="113" w:right="113"/>
              <w:jc w:val="center"/>
              <w:rPr>
                <w:rFonts w:ascii="Calibri" w:hAnsi="Calibri" w:cs="Calibri"/>
                <w:color w:val="000000"/>
                <w:sz w:val="22"/>
                <w:szCs w:val="22"/>
              </w:rPr>
            </w:pPr>
            <w:r w:rsidRPr="00B70AD6">
              <w:rPr>
                <w:rFonts w:ascii="Calibri" w:hAnsi="Calibri" w:cs="Calibri"/>
                <w:color w:val="000000"/>
                <w:sz w:val="22"/>
                <w:szCs w:val="22"/>
              </w:rPr>
              <w:t>0.</w:t>
            </w:r>
            <w:r w:rsidR="00843482">
              <w:rPr>
                <w:rFonts w:ascii="Calibri" w:hAnsi="Calibri" w:cs="Calibri"/>
                <w:color w:val="000000"/>
                <w:sz w:val="22"/>
                <w:szCs w:val="22"/>
              </w:rPr>
              <w:t>6</w:t>
            </w:r>
          </w:p>
        </w:tc>
      </w:tr>
      <w:tr w:rsidR="00E9223D" w:rsidRPr="00B70AD6" w14:paraId="32636656" w14:textId="77777777" w:rsidTr="00E9223D">
        <w:trPr>
          <w:cantSplit/>
          <w:trHeight w:val="2366"/>
        </w:trPr>
        <w:tc>
          <w:tcPr>
            <w:tcW w:w="805" w:type="dxa"/>
            <w:tcBorders>
              <w:top w:val="nil"/>
              <w:left w:val="nil"/>
              <w:bottom w:val="nil"/>
              <w:right w:val="nil"/>
            </w:tcBorders>
            <w:shd w:val="clear" w:color="auto" w:fill="auto"/>
            <w:textDirection w:val="btLr"/>
            <w:vAlign w:val="bottom"/>
            <w:hideMark/>
          </w:tcPr>
          <w:p w14:paraId="00701B9A" w14:textId="77777777" w:rsidR="00B70AD6" w:rsidRPr="00B70AD6" w:rsidRDefault="00B70AD6" w:rsidP="00B70AD6">
            <w:pPr>
              <w:ind w:left="113" w:right="113"/>
              <w:jc w:val="center"/>
              <w:rPr>
                <w:rFonts w:ascii="Calibri" w:hAnsi="Calibri" w:cs="Calibri"/>
                <w:color w:val="000000"/>
                <w:sz w:val="22"/>
                <w:szCs w:val="22"/>
              </w:rPr>
            </w:pPr>
          </w:p>
        </w:tc>
        <w:tc>
          <w:tcPr>
            <w:tcW w:w="1080" w:type="dxa"/>
            <w:tcBorders>
              <w:top w:val="nil"/>
              <w:left w:val="nil"/>
              <w:bottom w:val="nil"/>
              <w:right w:val="nil"/>
            </w:tcBorders>
            <w:shd w:val="clear" w:color="auto" w:fill="auto"/>
            <w:textDirection w:val="btLr"/>
            <w:vAlign w:val="bottom"/>
            <w:hideMark/>
          </w:tcPr>
          <w:p w14:paraId="67DFA0E9" w14:textId="77777777" w:rsidR="00B70AD6" w:rsidRPr="00B70AD6" w:rsidRDefault="00B70AD6" w:rsidP="00B70AD6">
            <w:pPr>
              <w:ind w:left="113" w:right="113"/>
              <w:rPr>
                <w:sz w:val="20"/>
              </w:rPr>
            </w:pPr>
          </w:p>
        </w:tc>
        <w:tc>
          <w:tcPr>
            <w:tcW w:w="540" w:type="dxa"/>
            <w:tcBorders>
              <w:top w:val="nil"/>
              <w:left w:val="single" w:sz="4" w:space="0" w:color="auto"/>
              <w:bottom w:val="single" w:sz="4" w:space="0" w:color="auto"/>
              <w:right w:val="nil"/>
            </w:tcBorders>
            <w:shd w:val="clear" w:color="auto" w:fill="auto"/>
            <w:textDirection w:val="btLr"/>
            <w:vAlign w:val="bottom"/>
            <w:hideMark/>
          </w:tcPr>
          <w:p w14:paraId="092CECCE"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Washing frequency</w:t>
            </w:r>
          </w:p>
        </w:tc>
        <w:tc>
          <w:tcPr>
            <w:tcW w:w="810" w:type="dxa"/>
            <w:tcBorders>
              <w:top w:val="nil"/>
              <w:left w:val="single" w:sz="4" w:space="0" w:color="auto"/>
              <w:bottom w:val="single" w:sz="4" w:space="0" w:color="auto"/>
              <w:right w:val="nil"/>
            </w:tcBorders>
            <w:shd w:val="clear" w:color="auto" w:fill="auto"/>
            <w:textDirection w:val="btLr"/>
            <w:vAlign w:val="bottom"/>
            <w:hideMark/>
          </w:tcPr>
          <w:p w14:paraId="1B8557D5"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Percentage of clothing in-use</w:t>
            </w:r>
          </w:p>
        </w:tc>
        <w:tc>
          <w:tcPr>
            <w:tcW w:w="900" w:type="dxa"/>
            <w:tcBorders>
              <w:top w:val="nil"/>
              <w:left w:val="single" w:sz="4" w:space="0" w:color="auto"/>
              <w:bottom w:val="single" w:sz="4" w:space="0" w:color="auto"/>
              <w:right w:val="nil"/>
            </w:tcBorders>
            <w:shd w:val="clear" w:color="auto" w:fill="auto"/>
            <w:textDirection w:val="btLr"/>
            <w:vAlign w:val="bottom"/>
            <w:hideMark/>
          </w:tcPr>
          <w:p w14:paraId="6587344F"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Microfiber shed rate (machine washing)</w:t>
            </w:r>
          </w:p>
        </w:tc>
        <w:tc>
          <w:tcPr>
            <w:tcW w:w="810" w:type="dxa"/>
            <w:tcBorders>
              <w:top w:val="nil"/>
              <w:left w:val="single" w:sz="4" w:space="0" w:color="auto"/>
              <w:bottom w:val="single" w:sz="4" w:space="0" w:color="auto"/>
              <w:right w:val="nil"/>
            </w:tcBorders>
            <w:shd w:val="clear" w:color="auto" w:fill="auto"/>
            <w:textDirection w:val="btLr"/>
            <w:vAlign w:val="bottom"/>
            <w:hideMark/>
          </w:tcPr>
          <w:p w14:paraId="0EEEA1CE"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Microfiber shed rate (hand washing)</w:t>
            </w:r>
          </w:p>
        </w:tc>
        <w:tc>
          <w:tcPr>
            <w:tcW w:w="900" w:type="dxa"/>
            <w:tcBorders>
              <w:top w:val="single" w:sz="4" w:space="0" w:color="auto"/>
              <w:left w:val="single" w:sz="4" w:space="0" w:color="auto"/>
              <w:bottom w:val="single" w:sz="4" w:space="0" w:color="auto"/>
              <w:right w:val="nil"/>
            </w:tcBorders>
            <w:shd w:val="clear" w:color="auto" w:fill="auto"/>
            <w:textDirection w:val="btLr"/>
            <w:vAlign w:val="bottom"/>
            <w:hideMark/>
          </w:tcPr>
          <w:p w14:paraId="73C20CE9"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Microfiber retention rate (WWTP)</w:t>
            </w:r>
          </w:p>
        </w:tc>
        <w:tc>
          <w:tcPr>
            <w:tcW w:w="810"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67645DF" w14:textId="77777777" w:rsidR="00B70AD6" w:rsidRPr="00B70AD6" w:rsidRDefault="00B70AD6" w:rsidP="00B70AD6">
            <w:pPr>
              <w:ind w:left="113" w:right="113"/>
              <w:rPr>
                <w:rFonts w:ascii="Calibri" w:hAnsi="Calibri" w:cs="Calibri"/>
                <w:color w:val="000000"/>
                <w:szCs w:val="24"/>
              </w:rPr>
            </w:pPr>
            <w:r w:rsidRPr="00B70AD6">
              <w:rPr>
                <w:rFonts w:ascii="Calibri" w:hAnsi="Calibri" w:cs="Calibri"/>
                <w:color w:val="000000"/>
                <w:szCs w:val="24"/>
              </w:rPr>
              <w:t>Washing machine ownership</w:t>
            </w:r>
          </w:p>
        </w:tc>
      </w:tr>
    </w:tbl>
    <w:p w14:paraId="716B13D7" w14:textId="77777777" w:rsidR="00B70AD6" w:rsidRDefault="00B70AD6"/>
    <w:p w14:paraId="20448EFD" w14:textId="23AAB7EF" w:rsidR="00B83300" w:rsidRDefault="00C60D04">
      <w:r w:rsidRPr="00C60D04">
        <w:rPr>
          <w:rFonts w:ascii="Calibri" w:hAnsi="Calibri" w:cs="Calibri"/>
          <w:noProof/>
          <w:color w:val="000000"/>
          <w:szCs w:val="24"/>
        </w:rPr>
        <mc:AlternateContent>
          <mc:Choice Requires="wps">
            <w:drawing>
              <wp:anchor distT="45720" distB="45720" distL="114300" distR="114300" simplePos="0" relativeHeight="251668480" behindDoc="0" locked="0" layoutInCell="1" allowOverlap="1" wp14:anchorId="73EEB3B4" wp14:editId="4E8CEF58">
                <wp:simplePos x="0" y="0"/>
                <wp:positionH relativeFrom="column">
                  <wp:posOffset>440055</wp:posOffset>
                </wp:positionH>
                <wp:positionV relativeFrom="paragraph">
                  <wp:posOffset>-7466965</wp:posOffset>
                </wp:positionV>
                <wp:extent cx="550545" cy="7425055"/>
                <wp:effectExtent l="0" t="0" r="20955" b="2349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 cy="7425055"/>
                        </a:xfrm>
                        <a:prstGeom prst="rect">
                          <a:avLst/>
                        </a:prstGeom>
                        <a:solidFill>
                          <a:srgbClr val="FFFFFF"/>
                        </a:solidFill>
                        <a:ln w="9525">
                          <a:solidFill>
                            <a:schemeClr val="bg1"/>
                          </a:solidFill>
                          <a:miter lim="800000"/>
                          <a:headEnd/>
                          <a:tailEnd/>
                        </a:ln>
                      </wps:spPr>
                      <wps:txbx>
                        <w:txbxContent>
                          <w:p w14:paraId="5FA56148" w14:textId="51B1841E" w:rsidR="003479AB" w:rsidRDefault="003479AB">
                            <w:r>
                              <w:t>S3</w:t>
                            </w:r>
                            <w:r w:rsidR="00D1252E">
                              <w:t xml:space="preserve"> Table</w:t>
                            </w:r>
                            <w:r>
                              <w:t>. Results of the alternative scenario analysis for total cumulative emissions to landfills, incineration, waterbodies, and terrestrial environments for years 1950-2016. The left column contains the parameters included in the analysis.</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EEB3B4" id="_x0000_s1028" type="#_x0000_t202" style="position:absolute;margin-left:34.65pt;margin-top:-587.95pt;width:43.35pt;height:584.6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" strokecolor="white [3212]">
                <v:textbox style="layout-flow:vertical;mso-layout-flow-alt:bottom-to-top">
                  <w:txbxContent>
                    <w:p w14:paraId="5FA56148" w14:textId="51B1841E" w:rsidR="003479AB" w:rsidRDefault="003479AB">
                      <w:r>
                        <w:t>S3</w:t>
                      </w:r>
                      <w:r w:rsidR="00D1252E">
                        <w:t xml:space="preserve"> Table</w:t>
                      </w:r>
                      <w:r>
                        <w:t>. Results of the alternative scenario analysis for total cumulative emissions to landfills, incineration, waterbodies, and terrestrial environments for years 1950-2016. The left column contains the parameters included in the analysis.</w:t>
                      </w:r>
                    </w:p>
                  </w:txbxContent>
                </v:textbox>
                <w10:wrap type="square"/>
              </v:shape>
            </w:pict>
          </mc:Fallback>
        </mc:AlternateContent>
      </w:r>
      <w:r w:rsidR="00B83300">
        <w:br w:type="page"/>
      </w:r>
    </w:p>
    <w:p w14:paraId="3037880E" w14:textId="071F9360" w:rsidR="008654AD" w:rsidRDefault="00C94A42">
      <w:r>
        <w:rPr>
          <w:noProof/>
        </w:rPr>
        <w:lastRenderedPageBreak/>
        <mc:AlternateContent>
          <mc:Choice Requires="wpc">
            <w:drawing>
              <wp:anchor distT="0" distB="0" distL="114300" distR="114300" simplePos="0" relativeHeight="251671552" behindDoc="0" locked="0" layoutInCell="1" allowOverlap="1" wp14:anchorId="07F7A9C9" wp14:editId="238158E4">
                <wp:simplePos x="0" y="0"/>
                <wp:positionH relativeFrom="column">
                  <wp:posOffset>-202819</wp:posOffset>
                </wp:positionH>
                <wp:positionV relativeFrom="paragraph">
                  <wp:posOffset>-364846</wp:posOffset>
                </wp:positionV>
                <wp:extent cx="6134100" cy="3351530"/>
                <wp:effectExtent l="0" t="0" r="0" b="1270"/>
                <wp:wrapNone/>
                <wp:docPr id="193" name="Canvas 19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1" name="Rectangle 5"/>
                        <wps:cNvSpPr>
                          <a:spLocks noChangeArrowheads="1"/>
                        </wps:cNvSpPr>
                        <wps:spPr bwMode="auto">
                          <a:xfrm>
                            <a:off x="74295" y="0"/>
                            <a:ext cx="6049671" cy="3351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Rectangle 6"/>
                        <wps:cNvSpPr>
                          <a:spLocks noChangeArrowheads="1"/>
                        </wps:cNvSpPr>
                        <wps:spPr bwMode="auto">
                          <a:xfrm>
                            <a:off x="20320" y="1309370"/>
                            <a:ext cx="633730"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Rectangle 7"/>
                        <wps:cNvSpPr>
                          <a:spLocks noChangeArrowheads="1"/>
                        </wps:cNvSpPr>
                        <wps:spPr bwMode="auto">
                          <a:xfrm>
                            <a:off x="210185" y="1406526"/>
                            <a:ext cx="2946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AEE8F" w14:textId="295C4F8F" w:rsidR="003479AB" w:rsidRDefault="003479AB">
                              <w:r>
                                <w:rPr>
                                  <w:rFonts w:ascii="Arial" w:hAnsi="Arial" w:cs="Arial"/>
                                  <w:color w:val="000000"/>
                                  <w:sz w:val="18"/>
                                  <w:szCs w:val="18"/>
                                </w:rPr>
                                <w:t>Fiber</w:t>
                              </w:r>
                            </w:p>
                          </w:txbxContent>
                        </wps:txbx>
                        <wps:bodyPr rot="0" vert="horz" wrap="square" lIns="0" tIns="0" rIns="0" bIns="0" anchor="t" anchorCtr="0">
                          <a:spAutoFit/>
                        </wps:bodyPr>
                      </wps:wsp>
                      <wps:wsp>
                        <wps:cNvPr id="36" name="Rectangle 8"/>
                        <wps:cNvSpPr>
                          <a:spLocks noChangeArrowheads="1"/>
                        </wps:cNvSpPr>
                        <wps:spPr bwMode="auto">
                          <a:xfrm>
                            <a:off x="78105" y="1541780"/>
                            <a:ext cx="5340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F77EC" w14:textId="4F91E1B4" w:rsidR="003479AB" w:rsidRDefault="003479AB">
                              <w:r>
                                <w:rPr>
                                  <w:rFonts w:ascii="Arial" w:hAnsi="Arial" w:cs="Arial"/>
                                  <w:color w:val="000000"/>
                                  <w:sz w:val="18"/>
                                  <w:szCs w:val="18"/>
                                </w:rPr>
                                <w:t>production</w:t>
                              </w:r>
                            </w:p>
                          </w:txbxContent>
                        </wps:txbx>
                        <wps:bodyPr rot="0" vert="horz" wrap="none" lIns="0" tIns="0" rIns="0" bIns="0" anchor="t" anchorCtr="0">
                          <a:spAutoFit/>
                        </wps:bodyPr>
                      </wps:wsp>
                      <wps:wsp>
                        <wps:cNvPr id="37" name="Rectangle 9"/>
                        <wps:cNvSpPr>
                          <a:spLocks noChangeArrowheads="1"/>
                        </wps:cNvSpPr>
                        <wps:spPr bwMode="auto">
                          <a:xfrm>
                            <a:off x="747395" y="1309370"/>
                            <a:ext cx="653415"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10"/>
                        <wps:cNvSpPr>
                          <a:spLocks noChangeArrowheads="1"/>
                        </wps:cNvSpPr>
                        <wps:spPr bwMode="auto">
                          <a:xfrm>
                            <a:off x="883285" y="1406525"/>
                            <a:ext cx="3943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938D9" w14:textId="3B8C5C5B" w:rsidR="003479AB" w:rsidRDefault="003479AB">
                              <w:r>
                                <w:rPr>
                                  <w:rFonts w:ascii="Arial" w:hAnsi="Arial" w:cs="Arial"/>
                                  <w:color w:val="000000"/>
                                  <w:sz w:val="18"/>
                                  <w:szCs w:val="18"/>
                                </w:rPr>
                                <w:t>Apparel</w:t>
                              </w:r>
                            </w:p>
                          </w:txbxContent>
                        </wps:txbx>
                        <wps:bodyPr rot="0" vert="horz" wrap="none" lIns="0" tIns="0" rIns="0" bIns="0" anchor="t" anchorCtr="0">
                          <a:spAutoFit/>
                        </wps:bodyPr>
                      </wps:wsp>
                      <wps:wsp>
                        <wps:cNvPr id="40" name="Rectangle 11"/>
                        <wps:cNvSpPr>
                          <a:spLocks noChangeArrowheads="1"/>
                        </wps:cNvSpPr>
                        <wps:spPr bwMode="auto">
                          <a:xfrm>
                            <a:off x="814705" y="1541780"/>
                            <a:ext cx="5340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1F8AA7" w14:textId="760381BD" w:rsidR="003479AB" w:rsidRDefault="003479AB">
                              <w:r>
                                <w:rPr>
                                  <w:rFonts w:ascii="Arial" w:hAnsi="Arial" w:cs="Arial"/>
                                  <w:color w:val="000000"/>
                                  <w:sz w:val="18"/>
                                  <w:szCs w:val="18"/>
                                </w:rPr>
                                <w:t>production</w:t>
                              </w:r>
                            </w:p>
                          </w:txbxContent>
                        </wps:txbx>
                        <wps:bodyPr rot="0" vert="horz" wrap="none" lIns="0" tIns="0" rIns="0" bIns="0" anchor="t" anchorCtr="0">
                          <a:spAutoFit/>
                        </wps:bodyPr>
                      </wps:wsp>
                      <wps:wsp>
                        <wps:cNvPr id="42" name="Rectangle 12"/>
                        <wps:cNvSpPr>
                          <a:spLocks noChangeArrowheads="1"/>
                        </wps:cNvSpPr>
                        <wps:spPr bwMode="auto">
                          <a:xfrm>
                            <a:off x="2990215" y="1309370"/>
                            <a:ext cx="653415"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Rectangle 13"/>
                        <wps:cNvSpPr>
                          <a:spLocks noChangeArrowheads="1"/>
                        </wps:cNvSpPr>
                        <wps:spPr bwMode="auto">
                          <a:xfrm>
                            <a:off x="3073400" y="1406526"/>
                            <a:ext cx="57023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74DD97" w14:textId="456AC8CA" w:rsidR="003479AB" w:rsidRDefault="003479AB">
                              <w:r>
                                <w:rPr>
                                  <w:rFonts w:ascii="Arial" w:hAnsi="Arial" w:cs="Arial"/>
                                  <w:color w:val="000000"/>
                                  <w:sz w:val="18"/>
                                  <w:szCs w:val="18"/>
                                </w:rPr>
                                <w:t>Microfiber</w:t>
                              </w:r>
                            </w:p>
                          </w:txbxContent>
                        </wps:txbx>
                        <wps:bodyPr rot="0" vert="horz" wrap="square" lIns="0" tIns="0" rIns="0" bIns="0" anchor="t" anchorCtr="0">
                          <a:spAutoFit/>
                        </wps:bodyPr>
                      </wps:wsp>
                      <wps:wsp>
                        <wps:cNvPr id="45" name="Rectangle 14"/>
                        <wps:cNvSpPr>
                          <a:spLocks noChangeArrowheads="1"/>
                        </wps:cNvSpPr>
                        <wps:spPr bwMode="auto">
                          <a:xfrm>
                            <a:off x="3054350" y="1541780"/>
                            <a:ext cx="5403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C3C4E9" w14:textId="66206C56" w:rsidR="003479AB" w:rsidRDefault="003479AB">
                              <w:r>
                                <w:rPr>
                                  <w:rFonts w:ascii="Arial" w:hAnsi="Arial" w:cs="Arial"/>
                                  <w:color w:val="000000"/>
                                  <w:sz w:val="18"/>
                                  <w:szCs w:val="18"/>
                                </w:rPr>
                                <w:t>generation</w:t>
                              </w:r>
                            </w:p>
                          </w:txbxContent>
                        </wps:txbx>
                        <wps:bodyPr rot="0" vert="horz" wrap="none" lIns="0" tIns="0" rIns="0" bIns="0" anchor="t" anchorCtr="0">
                          <a:spAutoFit/>
                        </wps:bodyPr>
                      </wps:wsp>
                      <wps:wsp>
                        <wps:cNvPr id="46" name="Rectangle 15"/>
                        <wps:cNvSpPr>
                          <a:spLocks noChangeArrowheads="1"/>
                        </wps:cNvSpPr>
                        <wps:spPr bwMode="auto">
                          <a:xfrm>
                            <a:off x="1499235" y="1309370"/>
                            <a:ext cx="653415"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Rectangle 16"/>
                        <wps:cNvSpPr>
                          <a:spLocks noChangeArrowheads="1"/>
                        </wps:cNvSpPr>
                        <wps:spPr bwMode="auto">
                          <a:xfrm>
                            <a:off x="1635125" y="1406525"/>
                            <a:ext cx="3943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FF019" w14:textId="4A3B273D" w:rsidR="003479AB" w:rsidRDefault="003479AB">
                              <w:r>
                                <w:rPr>
                                  <w:rFonts w:ascii="Arial" w:hAnsi="Arial" w:cs="Arial"/>
                                  <w:color w:val="000000"/>
                                  <w:sz w:val="18"/>
                                  <w:szCs w:val="18"/>
                                </w:rPr>
                                <w:t>Apparel</w:t>
                              </w:r>
                            </w:p>
                          </w:txbxContent>
                        </wps:txbx>
                        <wps:bodyPr rot="0" vert="horz" wrap="none" lIns="0" tIns="0" rIns="0" bIns="0" anchor="t" anchorCtr="0">
                          <a:spAutoFit/>
                        </wps:bodyPr>
                      </wps:wsp>
                      <wps:wsp>
                        <wps:cNvPr id="49" name="Rectangle 17"/>
                        <wps:cNvSpPr>
                          <a:spLocks noChangeArrowheads="1"/>
                        </wps:cNvSpPr>
                        <wps:spPr bwMode="auto">
                          <a:xfrm>
                            <a:off x="1736725" y="1541780"/>
                            <a:ext cx="1847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FCB792" w14:textId="1A6CFC46" w:rsidR="003479AB" w:rsidRDefault="003479AB">
                              <w:r>
                                <w:rPr>
                                  <w:rFonts w:ascii="Arial" w:hAnsi="Arial" w:cs="Arial"/>
                                  <w:color w:val="000000"/>
                                  <w:sz w:val="18"/>
                                  <w:szCs w:val="18"/>
                                </w:rPr>
                                <w:t>use</w:t>
                              </w:r>
                            </w:p>
                          </w:txbxContent>
                        </wps:txbx>
                        <wps:bodyPr rot="0" vert="horz" wrap="none" lIns="0" tIns="0" rIns="0" bIns="0" anchor="t" anchorCtr="0">
                          <a:spAutoFit/>
                        </wps:bodyPr>
                      </wps:wsp>
                      <wps:wsp>
                        <wps:cNvPr id="51" name="Rectangle 18"/>
                        <wps:cNvSpPr>
                          <a:spLocks noChangeArrowheads="1"/>
                        </wps:cNvSpPr>
                        <wps:spPr bwMode="auto">
                          <a:xfrm>
                            <a:off x="2233295" y="995680"/>
                            <a:ext cx="653415" cy="446405"/>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Rectangle 19"/>
                        <wps:cNvSpPr>
                          <a:spLocks noChangeArrowheads="1"/>
                        </wps:cNvSpPr>
                        <wps:spPr bwMode="auto">
                          <a:xfrm>
                            <a:off x="2350135" y="1092835"/>
                            <a:ext cx="4324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53DBCE" w14:textId="5D3B7338" w:rsidR="003479AB" w:rsidRDefault="003479AB">
                              <w:r>
                                <w:rPr>
                                  <w:rFonts w:ascii="Arial" w:hAnsi="Arial" w:cs="Arial"/>
                                  <w:color w:val="000000"/>
                                  <w:sz w:val="18"/>
                                  <w:szCs w:val="18"/>
                                </w:rPr>
                                <w:t>Machine</w:t>
                              </w:r>
                            </w:p>
                          </w:txbxContent>
                        </wps:txbx>
                        <wps:bodyPr rot="0" vert="horz" wrap="none" lIns="0" tIns="0" rIns="0" bIns="0" anchor="t" anchorCtr="0">
                          <a:spAutoFit/>
                        </wps:bodyPr>
                      </wps:wsp>
                      <wps:wsp>
                        <wps:cNvPr id="54" name="Rectangle 20"/>
                        <wps:cNvSpPr>
                          <a:spLocks noChangeArrowheads="1"/>
                        </wps:cNvSpPr>
                        <wps:spPr bwMode="auto">
                          <a:xfrm>
                            <a:off x="2357755" y="1226820"/>
                            <a:ext cx="419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08D0C9" w14:textId="00E80883" w:rsidR="003479AB" w:rsidRDefault="003479AB">
                              <w:r>
                                <w:rPr>
                                  <w:rFonts w:ascii="Arial" w:hAnsi="Arial" w:cs="Arial"/>
                                  <w:color w:val="000000"/>
                                  <w:sz w:val="18"/>
                                  <w:szCs w:val="18"/>
                                </w:rPr>
                                <w:t>washing</w:t>
                              </w:r>
                            </w:p>
                          </w:txbxContent>
                        </wps:txbx>
                        <wps:bodyPr rot="0" vert="horz" wrap="none" lIns="0" tIns="0" rIns="0" bIns="0" anchor="t" anchorCtr="0">
                          <a:spAutoFit/>
                        </wps:bodyPr>
                      </wps:wsp>
                      <wps:wsp>
                        <wps:cNvPr id="55" name="Rectangle 21"/>
                        <wps:cNvSpPr>
                          <a:spLocks noChangeArrowheads="1"/>
                        </wps:cNvSpPr>
                        <wps:spPr bwMode="auto">
                          <a:xfrm>
                            <a:off x="2233295" y="1626870"/>
                            <a:ext cx="653415" cy="446405"/>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Rectangle 22"/>
                        <wps:cNvSpPr>
                          <a:spLocks noChangeArrowheads="1"/>
                        </wps:cNvSpPr>
                        <wps:spPr bwMode="auto">
                          <a:xfrm>
                            <a:off x="2427605" y="1724660"/>
                            <a:ext cx="273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EBB99D" w14:textId="1BC3F040" w:rsidR="003479AB" w:rsidRDefault="003479AB">
                              <w:r>
                                <w:rPr>
                                  <w:rFonts w:ascii="Arial" w:hAnsi="Arial" w:cs="Arial"/>
                                  <w:color w:val="000000"/>
                                  <w:sz w:val="18"/>
                                  <w:szCs w:val="18"/>
                                </w:rPr>
                                <w:t>Hand</w:t>
                              </w:r>
                            </w:p>
                          </w:txbxContent>
                        </wps:txbx>
                        <wps:bodyPr rot="0" vert="horz" wrap="none" lIns="0" tIns="0" rIns="0" bIns="0" anchor="t" anchorCtr="0">
                          <a:spAutoFit/>
                        </wps:bodyPr>
                      </wps:wsp>
                      <wps:wsp>
                        <wps:cNvPr id="59" name="Rectangle 23"/>
                        <wps:cNvSpPr>
                          <a:spLocks noChangeArrowheads="1"/>
                        </wps:cNvSpPr>
                        <wps:spPr bwMode="auto">
                          <a:xfrm>
                            <a:off x="2357755" y="1858645"/>
                            <a:ext cx="419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89C33" w14:textId="2843F8F4" w:rsidR="003479AB" w:rsidRDefault="003479AB">
                              <w:r>
                                <w:rPr>
                                  <w:rFonts w:ascii="Arial" w:hAnsi="Arial" w:cs="Arial"/>
                                  <w:color w:val="000000"/>
                                  <w:sz w:val="18"/>
                                  <w:szCs w:val="18"/>
                                </w:rPr>
                                <w:t>washing</w:t>
                              </w:r>
                            </w:p>
                          </w:txbxContent>
                        </wps:txbx>
                        <wps:bodyPr rot="0" vert="horz" wrap="none" lIns="0" tIns="0" rIns="0" bIns="0" anchor="t" anchorCtr="0">
                          <a:spAutoFit/>
                        </wps:bodyPr>
                      </wps:wsp>
                      <wps:wsp>
                        <wps:cNvPr id="60" name="Rectangle 24"/>
                        <wps:cNvSpPr>
                          <a:spLocks noChangeArrowheads="1"/>
                        </wps:cNvSpPr>
                        <wps:spPr bwMode="auto">
                          <a:xfrm>
                            <a:off x="3743325" y="1626870"/>
                            <a:ext cx="483870" cy="446405"/>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Rectangle 25"/>
                        <wps:cNvSpPr>
                          <a:spLocks noChangeArrowheads="1"/>
                        </wps:cNvSpPr>
                        <wps:spPr bwMode="auto">
                          <a:xfrm>
                            <a:off x="3808095" y="1791970"/>
                            <a:ext cx="3619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8E3EBD" w14:textId="31192C4C" w:rsidR="003479AB" w:rsidRDefault="003479AB">
                              <w:r>
                                <w:rPr>
                                  <w:rFonts w:ascii="Arial" w:hAnsi="Arial" w:cs="Arial"/>
                                  <w:color w:val="000000"/>
                                  <w:sz w:val="18"/>
                                  <w:szCs w:val="18"/>
                                </w:rPr>
                                <w:t>WWTP</w:t>
                              </w:r>
                            </w:p>
                          </w:txbxContent>
                        </wps:txbx>
                        <wps:bodyPr rot="0" vert="horz" wrap="none" lIns="0" tIns="0" rIns="0" bIns="0" anchor="t" anchorCtr="0">
                          <a:spAutoFit/>
                        </wps:bodyPr>
                      </wps:wsp>
                      <wps:wsp>
                        <wps:cNvPr id="63" name="Rectangle 26"/>
                        <wps:cNvSpPr>
                          <a:spLocks noChangeArrowheads="1"/>
                        </wps:cNvSpPr>
                        <wps:spPr bwMode="auto">
                          <a:xfrm>
                            <a:off x="3743325" y="993775"/>
                            <a:ext cx="483870"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Rectangle 27"/>
                        <wps:cNvSpPr>
                          <a:spLocks noChangeArrowheads="1"/>
                        </wps:cNvSpPr>
                        <wps:spPr bwMode="auto">
                          <a:xfrm>
                            <a:off x="3914140" y="1092200"/>
                            <a:ext cx="146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9F3090" w14:textId="193E4927" w:rsidR="003479AB" w:rsidRDefault="003479AB">
                              <w:r>
                                <w:rPr>
                                  <w:rFonts w:ascii="Arial" w:hAnsi="Arial" w:cs="Arial"/>
                                  <w:color w:val="000000"/>
                                  <w:sz w:val="18"/>
                                  <w:szCs w:val="18"/>
                                </w:rPr>
                                <w:t>No</w:t>
                              </w:r>
                            </w:p>
                          </w:txbxContent>
                        </wps:txbx>
                        <wps:bodyPr rot="0" vert="horz" wrap="none" lIns="0" tIns="0" rIns="0" bIns="0" anchor="t" anchorCtr="0">
                          <a:spAutoFit/>
                        </wps:bodyPr>
                      </wps:wsp>
                      <wps:wsp>
                        <wps:cNvPr id="68" name="Rectangle 28"/>
                        <wps:cNvSpPr>
                          <a:spLocks noChangeArrowheads="1"/>
                        </wps:cNvSpPr>
                        <wps:spPr bwMode="auto">
                          <a:xfrm>
                            <a:off x="3808095" y="1226185"/>
                            <a:ext cx="3619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4E921" w14:textId="6CF62ADD" w:rsidR="003479AB" w:rsidRDefault="003479AB">
                              <w:r>
                                <w:rPr>
                                  <w:rFonts w:ascii="Arial" w:hAnsi="Arial" w:cs="Arial"/>
                                  <w:color w:val="000000"/>
                                  <w:sz w:val="18"/>
                                  <w:szCs w:val="18"/>
                                </w:rPr>
                                <w:t>WWTP</w:t>
                              </w:r>
                            </w:p>
                          </w:txbxContent>
                        </wps:txbx>
                        <wps:bodyPr rot="0" vert="horz" wrap="none" lIns="0" tIns="0" rIns="0" bIns="0" anchor="t" anchorCtr="0">
                          <a:spAutoFit/>
                        </wps:bodyPr>
                      </wps:wsp>
                      <wps:wsp>
                        <wps:cNvPr id="69" name="Rectangle 29"/>
                        <wps:cNvSpPr>
                          <a:spLocks noChangeArrowheads="1"/>
                        </wps:cNvSpPr>
                        <wps:spPr bwMode="auto">
                          <a:xfrm>
                            <a:off x="20320" y="1997075"/>
                            <a:ext cx="633730"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30"/>
                        <wps:cNvSpPr>
                          <a:spLocks noChangeArrowheads="1"/>
                        </wps:cNvSpPr>
                        <wps:spPr bwMode="auto">
                          <a:xfrm>
                            <a:off x="74295" y="2095500"/>
                            <a:ext cx="591389"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31209" w14:textId="2CB6B3EA" w:rsidR="003479AB" w:rsidRDefault="003479AB">
                              <w:r>
                                <w:rPr>
                                  <w:rFonts w:ascii="Arial" w:hAnsi="Arial" w:cs="Arial"/>
                                  <w:color w:val="000000"/>
                                  <w:sz w:val="18"/>
                                  <w:szCs w:val="18"/>
                                </w:rPr>
                                <w:t>Other fiber</w:t>
                              </w:r>
                            </w:p>
                          </w:txbxContent>
                        </wps:txbx>
                        <wps:bodyPr rot="0" vert="horz" wrap="square" lIns="0" tIns="0" rIns="0" bIns="0" anchor="t" anchorCtr="0">
                          <a:spAutoFit/>
                        </wps:bodyPr>
                      </wps:wsp>
                      <wps:wsp>
                        <wps:cNvPr id="71" name="Rectangle 31"/>
                        <wps:cNvSpPr>
                          <a:spLocks noChangeArrowheads="1"/>
                        </wps:cNvSpPr>
                        <wps:spPr bwMode="auto">
                          <a:xfrm>
                            <a:off x="219710" y="2229485"/>
                            <a:ext cx="2419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4FDDE" w14:textId="34324A00" w:rsidR="003479AB" w:rsidRDefault="003479AB">
                              <w:r>
                                <w:rPr>
                                  <w:rFonts w:ascii="Arial" w:hAnsi="Arial" w:cs="Arial"/>
                                  <w:color w:val="000000"/>
                                  <w:sz w:val="18"/>
                                  <w:szCs w:val="18"/>
                                </w:rPr>
                                <w:t>uses</w:t>
                              </w:r>
                            </w:p>
                          </w:txbxContent>
                        </wps:txbx>
                        <wps:bodyPr rot="0" vert="horz" wrap="none" lIns="0" tIns="0" rIns="0" bIns="0" anchor="t" anchorCtr="0">
                          <a:spAutoFit/>
                        </wps:bodyPr>
                      </wps:wsp>
                      <wps:wsp>
                        <wps:cNvPr id="72" name="Rectangle 32"/>
                        <wps:cNvSpPr>
                          <a:spLocks noChangeArrowheads="1"/>
                        </wps:cNvSpPr>
                        <wps:spPr bwMode="auto">
                          <a:xfrm>
                            <a:off x="747395" y="1997075"/>
                            <a:ext cx="653415"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Rectangle 33"/>
                        <wps:cNvSpPr>
                          <a:spLocks noChangeArrowheads="1"/>
                        </wps:cNvSpPr>
                        <wps:spPr bwMode="auto">
                          <a:xfrm>
                            <a:off x="808990" y="2095500"/>
                            <a:ext cx="546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D451" w14:textId="5CF5E333" w:rsidR="003479AB" w:rsidRDefault="003479AB">
                              <w:r>
                                <w:rPr>
                                  <w:rFonts w:ascii="Arial" w:hAnsi="Arial" w:cs="Arial"/>
                                  <w:color w:val="000000"/>
                                  <w:sz w:val="18"/>
                                  <w:szCs w:val="18"/>
                                </w:rPr>
                                <w:t>Production</w:t>
                              </w:r>
                            </w:p>
                          </w:txbxContent>
                        </wps:txbx>
                        <wps:bodyPr rot="0" vert="horz" wrap="none" lIns="0" tIns="0" rIns="0" bIns="0" anchor="t" anchorCtr="0">
                          <a:spAutoFit/>
                        </wps:bodyPr>
                      </wps:wsp>
                      <wps:wsp>
                        <wps:cNvPr id="75" name="Rectangle 34"/>
                        <wps:cNvSpPr>
                          <a:spLocks noChangeArrowheads="1"/>
                        </wps:cNvSpPr>
                        <wps:spPr bwMode="auto">
                          <a:xfrm>
                            <a:off x="929640" y="2229485"/>
                            <a:ext cx="2990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61AEA" w14:textId="16BE2E07" w:rsidR="003479AB" w:rsidRDefault="003479AB">
                              <w:r>
                                <w:rPr>
                                  <w:rFonts w:ascii="Arial" w:hAnsi="Arial" w:cs="Arial"/>
                                  <w:color w:val="000000"/>
                                  <w:sz w:val="18"/>
                                  <w:szCs w:val="18"/>
                                </w:rPr>
                                <w:t>waste</w:t>
                              </w:r>
                            </w:p>
                          </w:txbxContent>
                        </wps:txbx>
                        <wps:bodyPr rot="0" vert="horz" wrap="none" lIns="0" tIns="0" rIns="0" bIns="0" anchor="t" anchorCtr="0">
                          <a:spAutoFit/>
                        </wps:bodyPr>
                      </wps:wsp>
                      <wps:wsp>
                        <wps:cNvPr id="76" name="Rectangle 35"/>
                        <wps:cNvSpPr>
                          <a:spLocks noChangeArrowheads="1"/>
                        </wps:cNvSpPr>
                        <wps:spPr bwMode="auto">
                          <a:xfrm>
                            <a:off x="1499235" y="1997075"/>
                            <a:ext cx="653415"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36"/>
                        <wps:cNvSpPr>
                          <a:spLocks noChangeArrowheads="1"/>
                        </wps:cNvSpPr>
                        <wps:spPr bwMode="auto">
                          <a:xfrm>
                            <a:off x="1572260" y="2095500"/>
                            <a:ext cx="203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D4695" w14:textId="3BFDFFC6" w:rsidR="003479AB" w:rsidRDefault="003479AB">
                              <w:r>
                                <w:rPr>
                                  <w:rFonts w:ascii="Arial" w:hAnsi="Arial" w:cs="Arial"/>
                                  <w:color w:val="000000"/>
                                  <w:sz w:val="18"/>
                                  <w:szCs w:val="18"/>
                                </w:rPr>
                                <w:t>End</w:t>
                              </w:r>
                            </w:p>
                          </w:txbxContent>
                        </wps:txbx>
                        <wps:bodyPr rot="0" vert="horz" wrap="none" lIns="0" tIns="0" rIns="0" bIns="0" anchor="t" anchorCtr="0">
                          <a:spAutoFit/>
                        </wps:bodyPr>
                      </wps:wsp>
                      <wps:wsp>
                        <wps:cNvPr id="79" name="Rectangle 37"/>
                        <wps:cNvSpPr>
                          <a:spLocks noChangeArrowheads="1"/>
                        </wps:cNvSpPr>
                        <wps:spPr bwMode="auto">
                          <a:xfrm>
                            <a:off x="1769745" y="209550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C1D64B" w14:textId="6D689806" w:rsidR="003479AB" w:rsidRDefault="003479AB">
                              <w:r>
                                <w:rPr>
                                  <w:rFonts w:ascii="Arial" w:hAnsi="Arial" w:cs="Arial"/>
                                  <w:color w:val="000000"/>
                                  <w:sz w:val="18"/>
                                  <w:szCs w:val="18"/>
                                </w:rPr>
                                <w:t>-</w:t>
                              </w:r>
                            </w:p>
                          </w:txbxContent>
                        </wps:txbx>
                        <wps:bodyPr rot="0" vert="horz" wrap="none" lIns="0" tIns="0" rIns="0" bIns="0" anchor="t" anchorCtr="0">
                          <a:spAutoFit/>
                        </wps:bodyPr>
                      </wps:wsp>
                      <wps:wsp>
                        <wps:cNvPr id="80" name="Rectangle 38"/>
                        <wps:cNvSpPr>
                          <a:spLocks noChangeArrowheads="1"/>
                        </wps:cNvSpPr>
                        <wps:spPr bwMode="auto">
                          <a:xfrm>
                            <a:off x="1807210" y="2095500"/>
                            <a:ext cx="958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2EFA8" w14:textId="0042928D" w:rsidR="003479AB" w:rsidRDefault="003479AB">
                              <w:r>
                                <w:rPr>
                                  <w:rFonts w:ascii="Arial" w:hAnsi="Arial" w:cs="Arial"/>
                                  <w:color w:val="000000"/>
                                  <w:sz w:val="18"/>
                                  <w:szCs w:val="18"/>
                                </w:rPr>
                                <w:t>of</w:t>
                              </w:r>
                            </w:p>
                          </w:txbxContent>
                        </wps:txbx>
                        <wps:bodyPr rot="0" vert="horz" wrap="none" lIns="0" tIns="0" rIns="0" bIns="0" anchor="t" anchorCtr="0">
                          <a:spAutoFit/>
                        </wps:bodyPr>
                      </wps:wsp>
                      <wps:wsp>
                        <wps:cNvPr id="81" name="Rectangle 39"/>
                        <wps:cNvSpPr>
                          <a:spLocks noChangeArrowheads="1"/>
                        </wps:cNvSpPr>
                        <wps:spPr bwMode="auto">
                          <a:xfrm>
                            <a:off x="1899920" y="209550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A05319" w14:textId="169B872B" w:rsidR="003479AB" w:rsidRDefault="003479AB">
                              <w:r>
                                <w:rPr>
                                  <w:rFonts w:ascii="Arial" w:hAnsi="Arial" w:cs="Arial"/>
                                  <w:color w:val="000000"/>
                                  <w:sz w:val="18"/>
                                  <w:szCs w:val="18"/>
                                </w:rPr>
                                <w:t>-</w:t>
                              </w:r>
                            </w:p>
                          </w:txbxContent>
                        </wps:txbx>
                        <wps:bodyPr rot="0" vert="horz" wrap="none" lIns="0" tIns="0" rIns="0" bIns="0" anchor="t" anchorCtr="0">
                          <a:spAutoFit/>
                        </wps:bodyPr>
                      </wps:wsp>
                      <wps:wsp>
                        <wps:cNvPr id="82" name="Rectangle 40"/>
                        <wps:cNvSpPr>
                          <a:spLocks noChangeArrowheads="1"/>
                        </wps:cNvSpPr>
                        <wps:spPr bwMode="auto">
                          <a:xfrm>
                            <a:off x="1937385" y="2095500"/>
                            <a:ext cx="146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3499C" w14:textId="0E3285DA" w:rsidR="003479AB" w:rsidRDefault="003479AB">
                              <w:r>
                                <w:rPr>
                                  <w:rFonts w:ascii="Arial" w:hAnsi="Arial" w:cs="Arial"/>
                                  <w:color w:val="000000"/>
                                  <w:sz w:val="18"/>
                                  <w:szCs w:val="18"/>
                                </w:rPr>
                                <w:t>life</w:t>
                              </w:r>
                            </w:p>
                          </w:txbxContent>
                        </wps:txbx>
                        <wps:bodyPr rot="0" vert="horz" wrap="none" lIns="0" tIns="0" rIns="0" bIns="0" anchor="t" anchorCtr="0">
                          <a:spAutoFit/>
                        </wps:bodyPr>
                      </wps:wsp>
                      <wps:wsp>
                        <wps:cNvPr id="83" name="Rectangle 41"/>
                        <wps:cNvSpPr>
                          <a:spLocks noChangeArrowheads="1"/>
                        </wps:cNvSpPr>
                        <wps:spPr bwMode="auto">
                          <a:xfrm>
                            <a:off x="1640840" y="2229485"/>
                            <a:ext cx="381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5C064D" w14:textId="4DBE3796" w:rsidR="003479AB" w:rsidRDefault="003479AB">
                              <w:r>
                                <w:rPr>
                                  <w:rFonts w:ascii="Arial" w:hAnsi="Arial" w:cs="Arial"/>
                                  <w:color w:val="000000"/>
                                  <w:sz w:val="18"/>
                                  <w:szCs w:val="18"/>
                                </w:rPr>
                                <w:t>apparel</w:t>
                              </w:r>
                            </w:p>
                          </w:txbxContent>
                        </wps:txbx>
                        <wps:bodyPr rot="0" vert="horz" wrap="none" lIns="0" tIns="0" rIns="0" bIns="0" anchor="t" anchorCtr="0">
                          <a:spAutoFit/>
                        </wps:bodyPr>
                      </wps:wsp>
                      <wps:wsp>
                        <wps:cNvPr id="84" name="Rectangle 42"/>
                        <wps:cNvSpPr>
                          <a:spLocks noChangeArrowheads="1"/>
                        </wps:cNvSpPr>
                        <wps:spPr bwMode="auto">
                          <a:xfrm>
                            <a:off x="5195570" y="619125"/>
                            <a:ext cx="751688"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Rectangle 43"/>
                        <wps:cNvSpPr>
                          <a:spLocks noChangeArrowheads="1"/>
                        </wps:cNvSpPr>
                        <wps:spPr bwMode="auto">
                          <a:xfrm>
                            <a:off x="5255260" y="790702"/>
                            <a:ext cx="66992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0E4D8" w14:textId="38B30192" w:rsidR="003479AB" w:rsidRDefault="003479AB">
                              <w:r>
                                <w:rPr>
                                  <w:rFonts w:ascii="Arial" w:hAnsi="Arial" w:cs="Arial"/>
                                  <w:color w:val="000000"/>
                                  <w:sz w:val="18"/>
                                  <w:szCs w:val="18"/>
                                </w:rPr>
                                <w:t>Waterbodies</w:t>
                              </w:r>
                            </w:p>
                          </w:txbxContent>
                        </wps:txbx>
                        <wps:bodyPr rot="0" vert="horz" wrap="square" lIns="0" tIns="0" rIns="0" bIns="0" anchor="t" anchorCtr="0">
                          <a:spAutoFit/>
                        </wps:bodyPr>
                      </wps:wsp>
                      <wps:wsp>
                        <wps:cNvPr id="86" name="Rectangle 44"/>
                        <wps:cNvSpPr>
                          <a:spLocks noChangeArrowheads="1"/>
                        </wps:cNvSpPr>
                        <wps:spPr bwMode="auto">
                          <a:xfrm>
                            <a:off x="5686425" y="71755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A3A69C" w14:textId="38889D0B" w:rsidR="003479AB" w:rsidRDefault="003479AB"/>
                          </w:txbxContent>
                        </wps:txbx>
                        <wps:bodyPr rot="0" vert="horz" wrap="none" lIns="0" tIns="0" rIns="0" bIns="0" anchor="t" anchorCtr="0">
                          <a:spAutoFit/>
                        </wps:bodyPr>
                      </wps:wsp>
                      <wps:wsp>
                        <wps:cNvPr id="88" name="Rectangle 46"/>
                        <wps:cNvSpPr>
                          <a:spLocks noChangeArrowheads="1"/>
                        </wps:cNvSpPr>
                        <wps:spPr bwMode="auto">
                          <a:xfrm>
                            <a:off x="5195570" y="1304925"/>
                            <a:ext cx="751688"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Rectangle 47"/>
                        <wps:cNvSpPr>
                          <a:spLocks noChangeArrowheads="1"/>
                        </wps:cNvSpPr>
                        <wps:spPr bwMode="auto">
                          <a:xfrm>
                            <a:off x="5215586" y="1384580"/>
                            <a:ext cx="746125" cy="262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E29806" w14:textId="77777777" w:rsidR="003479AB" w:rsidRDefault="003479AB" w:rsidP="00C94A42">
                              <w:pPr>
                                <w:jc w:val="center"/>
                                <w:rPr>
                                  <w:rFonts w:ascii="Arial" w:hAnsi="Arial" w:cs="Arial"/>
                                  <w:color w:val="000000"/>
                                  <w:sz w:val="18"/>
                                  <w:szCs w:val="18"/>
                                </w:rPr>
                              </w:pPr>
                              <w:r>
                                <w:rPr>
                                  <w:rFonts w:ascii="Arial" w:hAnsi="Arial" w:cs="Arial"/>
                                  <w:color w:val="000000"/>
                                  <w:sz w:val="18"/>
                                  <w:szCs w:val="18"/>
                                </w:rPr>
                                <w:t>Terrestrial</w:t>
                              </w:r>
                            </w:p>
                            <w:p w14:paraId="0F978852" w14:textId="31EECC30" w:rsidR="003479AB" w:rsidRDefault="003479AB" w:rsidP="00C94A42">
                              <w:r>
                                <w:rPr>
                                  <w:rFonts w:ascii="Arial" w:hAnsi="Arial" w:cs="Arial"/>
                                  <w:color w:val="000000"/>
                                  <w:sz w:val="18"/>
                                  <w:szCs w:val="18"/>
                                </w:rPr>
                                <w:t>Environments</w:t>
                              </w:r>
                            </w:p>
                          </w:txbxContent>
                        </wps:txbx>
                        <wps:bodyPr rot="0" vert="horz" wrap="square" lIns="0" tIns="0" rIns="0" bIns="0" anchor="t" anchorCtr="0">
                          <a:spAutoFit/>
                        </wps:bodyPr>
                      </wps:wsp>
                      <wps:wsp>
                        <wps:cNvPr id="90" name="Rectangle 48"/>
                        <wps:cNvSpPr>
                          <a:spLocks noChangeArrowheads="1"/>
                        </wps:cNvSpPr>
                        <wps:spPr bwMode="auto">
                          <a:xfrm>
                            <a:off x="5195570" y="1908810"/>
                            <a:ext cx="751688"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Rectangle 49"/>
                        <wps:cNvSpPr>
                          <a:spLocks noChangeArrowheads="1"/>
                        </wps:cNvSpPr>
                        <wps:spPr bwMode="auto">
                          <a:xfrm>
                            <a:off x="5382260" y="2073910"/>
                            <a:ext cx="3625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8C1E1" w14:textId="5FBEC02B" w:rsidR="003479AB" w:rsidRDefault="003479AB">
                              <w:r>
                                <w:rPr>
                                  <w:rFonts w:ascii="Arial" w:hAnsi="Arial" w:cs="Arial"/>
                                  <w:color w:val="000000"/>
                                  <w:sz w:val="18"/>
                                  <w:szCs w:val="18"/>
                                </w:rPr>
                                <w:t>Landfill</w:t>
                              </w:r>
                            </w:p>
                          </w:txbxContent>
                        </wps:txbx>
                        <wps:bodyPr rot="0" vert="horz" wrap="none" lIns="0" tIns="0" rIns="0" bIns="0" anchor="t" anchorCtr="0">
                          <a:spAutoFit/>
                        </wps:bodyPr>
                      </wps:wsp>
                      <wps:wsp>
                        <wps:cNvPr id="92" name="Rectangle 50"/>
                        <wps:cNvSpPr>
                          <a:spLocks noChangeArrowheads="1"/>
                        </wps:cNvSpPr>
                        <wps:spPr bwMode="auto">
                          <a:xfrm>
                            <a:off x="5195570" y="2493645"/>
                            <a:ext cx="751688"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Rectangle 51"/>
                        <wps:cNvSpPr>
                          <a:spLocks noChangeArrowheads="1"/>
                        </wps:cNvSpPr>
                        <wps:spPr bwMode="auto">
                          <a:xfrm>
                            <a:off x="5271135" y="2658745"/>
                            <a:ext cx="5911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91E77B" w14:textId="05A3BD20" w:rsidR="003479AB" w:rsidRDefault="003479AB">
                              <w:r>
                                <w:rPr>
                                  <w:rFonts w:ascii="Arial" w:hAnsi="Arial" w:cs="Arial"/>
                                  <w:color w:val="000000"/>
                                  <w:sz w:val="18"/>
                                  <w:szCs w:val="18"/>
                                </w:rPr>
                                <w:t>Incineration</w:t>
                              </w:r>
                            </w:p>
                          </w:txbxContent>
                        </wps:txbx>
                        <wps:bodyPr rot="0" vert="horz" wrap="none" lIns="0" tIns="0" rIns="0" bIns="0" anchor="t" anchorCtr="0">
                          <a:spAutoFit/>
                        </wps:bodyPr>
                      </wps:wsp>
                      <wps:wsp>
                        <wps:cNvPr id="94" name="Rectangle 52"/>
                        <wps:cNvSpPr>
                          <a:spLocks noChangeArrowheads="1"/>
                        </wps:cNvSpPr>
                        <wps:spPr bwMode="auto">
                          <a:xfrm>
                            <a:off x="4361180" y="1626870"/>
                            <a:ext cx="678180" cy="446405"/>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Rectangle 53"/>
                        <wps:cNvSpPr>
                          <a:spLocks noChangeArrowheads="1"/>
                        </wps:cNvSpPr>
                        <wps:spPr bwMode="auto">
                          <a:xfrm>
                            <a:off x="4428490" y="1656715"/>
                            <a:ext cx="5594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4AE638" w14:textId="0FD182E4" w:rsidR="003479AB" w:rsidRDefault="003479AB">
                              <w:r>
                                <w:rPr>
                                  <w:rFonts w:ascii="Arial" w:hAnsi="Arial" w:cs="Arial"/>
                                  <w:color w:val="000000"/>
                                  <w:sz w:val="18"/>
                                  <w:szCs w:val="18"/>
                                </w:rPr>
                                <w:t>Microfibers</w:t>
                              </w:r>
                            </w:p>
                          </w:txbxContent>
                        </wps:txbx>
                        <wps:bodyPr rot="0" vert="horz" wrap="none" lIns="0" tIns="0" rIns="0" bIns="0" anchor="t" anchorCtr="0">
                          <a:spAutoFit/>
                        </wps:bodyPr>
                      </wps:wsp>
                      <wps:wsp>
                        <wps:cNvPr id="96" name="Rectangle 54"/>
                        <wps:cNvSpPr>
                          <a:spLocks noChangeArrowheads="1"/>
                        </wps:cNvSpPr>
                        <wps:spPr bwMode="auto">
                          <a:xfrm>
                            <a:off x="4657725" y="1791970"/>
                            <a:ext cx="89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B51825" w14:textId="069F701C" w:rsidR="003479AB" w:rsidRDefault="003479AB">
                              <w:r>
                                <w:rPr>
                                  <w:rFonts w:ascii="Arial" w:hAnsi="Arial" w:cs="Arial"/>
                                  <w:color w:val="000000"/>
                                  <w:sz w:val="18"/>
                                  <w:szCs w:val="18"/>
                                </w:rPr>
                                <w:t>in</w:t>
                              </w:r>
                            </w:p>
                          </w:txbxContent>
                        </wps:txbx>
                        <wps:bodyPr rot="0" vert="horz" wrap="none" lIns="0" tIns="0" rIns="0" bIns="0" anchor="t" anchorCtr="0">
                          <a:spAutoFit/>
                        </wps:bodyPr>
                      </wps:wsp>
                      <wps:wsp>
                        <wps:cNvPr id="97" name="Rectangle 55"/>
                        <wps:cNvSpPr>
                          <a:spLocks noChangeArrowheads="1"/>
                        </wps:cNvSpPr>
                        <wps:spPr bwMode="auto">
                          <a:xfrm>
                            <a:off x="4537075" y="1925955"/>
                            <a:ext cx="3371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4A85B0" w14:textId="28A9121E" w:rsidR="003479AB" w:rsidRDefault="003479AB">
                              <w:r>
                                <w:rPr>
                                  <w:rFonts w:ascii="Arial" w:hAnsi="Arial" w:cs="Arial"/>
                                  <w:color w:val="000000"/>
                                  <w:sz w:val="18"/>
                                  <w:szCs w:val="18"/>
                                </w:rPr>
                                <w:t>sludge</w:t>
                              </w:r>
                            </w:p>
                          </w:txbxContent>
                        </wps:txbx>
                        <wps:bodyPr rot="0" vert="horz" wrap="none" lIns="0" tIns="0" rIns="0" bIns="0" anchor="t" anchorCtr="0">
                          <a:spAutoFit/>
                        </wps:bodyPr>
                      </wps:wsp>
                      <wps:wsp>
                        <wps:cNvPr id="98" name="Rectangle 56"/>
                        <wps:cNvSpPr>
                          <a:spLocks noChangeArrowheads="1"/>
                        </wps:cNvSpPr>
                        <wps:spPr bwMode="auto">
                          <a:xfrm>
                            <a:off x="4361180" y="993775"/>
                            <a:ext cx="678180" cy="44704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Rectangle 57"/>
                        <wps:cNvSpPr>
                          <a:spLocks noChangeArrowheads="1"/>
                        </wps:cNvSpPr>
                        <wps:spPr bwMode="auto">
                          <a:xfrm>
                            <a:off x="4428490" y="1024255"/>
                            <a:ext cx="589738" cy="133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D46296" w14:textId="6C75B46C" w:rsidR="003479AB" w:rsidRDefault="003479AB">
                              <w:r>
                                <w:rPr>
                                  <w:rFonts w:ascii="Arial" w:hAnsi="Arial" w:cs="Arial"/>
                                  <w:color w:val="000000"/>
                                  <w:sz w:val="18"/>
                                  <w:szCs w:val="18"/>
                                </w:rPr>
                                <w:t>Microfibers</w:t>
                              </w:r>
                            </w:p>
                          </w:txbxContent>
                        </wps:txbx>
                        <wps:bodyPr rot="0" vert="horz" wrap="square" lIns="0" tIns="0" rIns="0" bIns="0" anchor="t" anchorCtr="0">
                          <a:spAutoFit/>
                        </wps:bodyPr>
                      </wps:wsp>
                      <wps:wsp>
                        <wps:cNvPr id="100" name="Rectangle 58"/>
                        <wps:cNvSpPr>
                          <a:spLocks noChangeArrowheads="1"/>
                        </wps:cNvSpPr>
                        <wps:spPr bwMode="auto">
                          <a:xfrm>
                            <a:off x="4657725" y="1158240"/>
                            <a:ext cx="89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DE1E1" w14:textId="057F9223" w:rsidR="003479AB" w:rsidRDefault="003479AB">
                              <w:r>
                                <w:rPr>
                                  <w:rFonts w:ascii="Arial" w:hAnsi="Arial" w:cs="Arial"/>
                                  <w:color w:val="000000"/>
                                  <w:sz w:val="18"/>
                                  <w:szCs w:val="18"/>
                                </w:rPr>
                                <w:t xml:space="preserve">in </w:t>
                              </w:r>
                            </w:p>
                          </w:txbxContent>
                        </wps:txbx>
                        <wps:bodyPr rot="0" vert="horz" wrap="none" lIns="0" tIns="0" rIns="0" bIns="0" anchor="t" anchorCtr="0">
                          <a:spAutoFit/>
                        </wps:bodyPr>
                      </wps:wsp>
                      <wps:wsp>
                        <wps:cNvPr id="101" name="Rectangle 59"/>
                        <wps:cNvSpPr>
                          <a:spLocks noChangeArrowheads="1"/>
                        </wps:cNvSpPr>
                        <wps:spPr bwMode="auto">
                          <a:xfrm>
                            <a:off x="4420870" y="1293495"/>
                            <a:ext cx="604673"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A574CA" w14:textId="1A84665B" w:rsidR="003479AB" w:rsidRDefault="003479AB">
                              <w:r>
                                <w:rPr>
                                  <w:rFonts w:ascii="Arial" w:hAnsi="Arial" w:cs="Arial"/>
                                  <w:color w:val="000000"/>
                                  <w:sz w:val="18"/>
                                  <w:szCs w:val="18"/>
                                </w:rPr>
                                <w:t>wastewater</w:t>
                              </w:r>
                            </w:p>
                          </w:txbxContent>
                        </wps:txbx>
                        <wps:bodyPr rot="0" vert="horz" wrap="square" lIns="0" tIns="0" rIns="0" bIns="0" anchor="t" anchorCtr="0">
                          <a:spAutoFit/>
                        </wps:bodyPr>
                      </wps:wsp>
                      <wps:wsp>
                        <wps:cNvPr id="102" name="Freeform 60"/>
                        <wps:cNvSpPr>
                          <a:spLocks noEditPoints="1"/>
                        </wps:cNvSpPr>
                        <wps:spPr bwMode="auto">
                          <a:xfrm>
                            <a:off x="654050" y="1513840"/>
                            <a:ext cx="93345" cy="37465"/>
                          </a:xfrm>
                          <a:custGeom>
                            <a:avLst/>
                            <a:gdLst>
                              <a:gd name="T0" fmla="*/ 0 w 147"/>
                              <a:gd name="T1" fmla="*/ 20 h 59"/>
                              <a:gd name="T2" fmla="*/ 98 w 147"/>
                              <a:gd name="T3" fmla="*/ 20 h 59"/>
                              <a:gd name="T4" fmla="*/ 98 w 147"/>
                              <a:gd name="T5" fmla="*/ 40 h 59"/>
                              <a:gd name="T6" fmla="*/ 0 w 147"/>
                              <a:gd name="T7" fmla="*/ 40 h 59"/>
                              <a:gd name="T8" fmla="*/ 0 w 147"/>
                              <a:gd name="T9" fmla="*/ 20 h 59"/>
                              <a:gd name="T10" fmla="*/ 89 w 147"/>
                              <a:gd name="T11" fmla="*/ 0 h 59"/>
                              <a:gd name="T12" fmla="*/ 147 w 147"/>
                              <a:gd name="T13" fmla="*/ 30 h 59"/>
                              <a:gd name="T14" fmla="*/ 89 w 147"/>
                              <a:gd name="T15" fmla="*/ 59 h 59"/>
                              <a:gd name="T16" fmla="*/ 89 w 147"/>
                              <a:gd name="T17" fmla="*/ 0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47" h="59">
                                <a:moveTo>
                                  <a:pt x="0" y="20"/>
                                </a:moveTo>
                                <a:lnTo>
                                  <a:pt x="98" y="20"/>
                                </a:lnTo>
                                <a:lnTo>
                                  <a:pt x="98" y="40"/>
                                </a:lnTo>
                                <a:lnTo>
                                  <a:pt x="0" y="40"/>
                                </a:lnTo>
                                <a:lnTo>
                                  <a:pt x="0" y="20"/>
                                </a:lnTo>
                                <a:close/>
                                <a:moveTo>
                                  <a:pt x="89" y="0"/>
                                </a:moveTo>
                                <a:lnTo>
                                  <a:pt x="147" y="30"/>
                                </a:lnTo>
                                <a:lnTo>
                                  <a:pt x="89" y="59"/>
                                </a:lnTo>
                                <a:lnTo>
                                  <a:pt x="89" y="0"/>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3" name="Freeform 61"/>
                        <wps:cNvSpPr>
                          <a:spLocks noEditPoints="1"/>
                        </wps:cNvSpPr>
                        <wps:spPr bwMode="auto">
                          <a:xfrm>
                            <a:off x="1400810" y="1513840"/>
                            <a:ext cx="98425" cy="37465"/>
                          </a:xfrm>
                          <a:custGeom>
                            <a:avLst/>
                            <a:gdLst>
                              <a:gd name="T0" fmla="*/ 0 w 155"/>
                              <a:gd name="T1" fmla="*/ 20 h 59"/>
                              <a:gd name="T2" fmla="*/ 106 w 155"/>
                              <a:gd name="T3" fmla="*/ 20 h 59"/>
                              <a:gd name="T4" fmla="*/ 106 w 155"/>
                              <a:gd name="T5" fmla="*/ 40 h 59"/>
                              <a:gd name="T6" fmla="*/ 0 w 155"/>
                              <a:gd name="T7" fmla="*/ 40 h 59"/>
                              <a:gd name="T8" fmla="*/ 0 w 155"/>
                              <a:gd name="T9" fmla="*/ 20 h 59"/>
                              <a:gd name="T10" fmla="*/ 96 w 155"/>
                              <a:gd name="T11" fmla="*/ 0 h 59"/>
                              <a:gd name="T12" fmla="*/ 155 w 155"/>
                              <a:gd name="T13" fmla="*/ 30 h 59"/>
                              <a:gd name="T14" fmla="*/ 96 w 155"/>
                              <a:gd name="T15" fmla="*/ 59 h 59"/>
                              <a:gd name="T16" fmla="*/ 96 w 155"/>
                              <a:gd name="T17" fmla="*/ 0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5" h="59">
                                <a:moveTo>
                                  <a:pt x="0" y="20"/>
                                </a:moveTo>
                                <a:lnTo>
                                  <a:pt x="106" y="20"/>
                                </a:lnTo>
                                <a:lnTo>
                                  <a:pt x="106" y="40"/>
                                </a:lnTo>
                                <a:lnTo>
                                  <a:pt x="0" y="40"/>
                                </a:lnTo>
                                <a:lnTo>
                                  <a:pt x="0" y="20"/>
                                </a:lnTo>
                                <a:close/>
                                <a:moveTo>
                                  <a:pt x="96" y="0"/>
                                </a:moveTo>
                                <a:lnTo>
                                  <a:pt x="155" y="30"/>
                                </a:lnTo>
                                <a:lnTo>
                                  <a:pt x="96" y="59"/>
                                </a:lnTo>
                                <a:lnTo>
                                  <a:pt x="96" y="0"/>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4" name="Freeform 62"/>
                        <wps:cNvSpPr>
                          <a:spLocks noEditPoints="1"/>
                        </wps:cNvSpPr>
                        <wps:spPr bwMode="auto">
                          <a:xfrm>
                            <a:off x="2146935" y="1219200"/>
                            <a:ext cx="95250" cy="314960"/>
                          </a:xfrm>
                          <a:custGeom>
                            <a:avLst/>
                            <a:gdLst>
                              <a:gd name="T0" fmla="*/ 18 w 150"/>
                              <a:gd name="T1" fmla="*/ 496 h 496"/>
                              <a:gd name="T2" fmla="*/ 133 w 150"/>
                              <a:gd name="T3" fmla="*/ 49 h 496"/>
                              <a:gd name="T4" fmla="*/ 114 w 150"/>
                              <a:gd name="T5" fmla="*/ 44 h 496"/>
                              <a:gd name="T6" fmla="*/ 0 w 150"/>
                              <a:gd name="T7" fmla="*/ 491 h 496"/>
                              <a:gd name="T8" fmla="*/ 18 w 150"/>
                              <a:gd name="T9" fmla="*/ 496 h 496"/>
                              <a:gd name="T10" fmla="*/ 150 w 150"/>
                              <a:gd name="T11" fmla="*/ 64 h 496"/>
                              <a:gd name="T12" fmla="*/ 136 w 150"/>
                              <a:gd name="T13" fmla="*/ 0 h 496"/>
                              <a:gd name="T14" fmla="*/ 93 w 150"/>
                              <a:gd name="T15" fmla="*/ 49 h 496"/>
                              <a:gd name="T16" fmla="*/ 150 w 150"/>
                              <a:gd name="T17" fmla="*/ 64 h 4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0" h="496">
                                <a:moveTo>
                                  <a:pt x="18" y="496"/>
                                </a:moveTo>
                                <a:lnTo>
                                  <a:pt x="133" y="49"/>
                                </a:lnTo>
                                <a:lnTo>
                                  <a:pt x="114" y="44"/>
                                </a:lnTo>
                                <a:lnTo>
                                  <a:pt x="0" y="491"/>
                                </a:lnTo>
                                <a:lnTo>
                                  <a:pt x="18" y="496"/>
                                </a:lnTo>
                                <a:close/>
                                <a:moveTo>
                                  <a:pt x="150" y="64"/>
                                </a:moveTo>
                                <a:lnTo>
                                  <a:pt x="136" y="0"/>
                                </a:lnTo>
                                <a:lnTo>
                                  <a:pt x="93" y="49"/>
                                </a:lnTo>
                                <a:lnTo>
                                  <a:pt x="150" y="64"/>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5" name="Freeform 63"/>
                        <wps:cNvSpPr>
                          <a:spLocks noEditPoints="1"/>
                        </wps:cNvSpPr>
                        <wps:spPr bwMode="auto">
                          <a:xfrm>
                            <a:off x="2146935" y="1530985"/>
                            <a:ext cx="98425" cy="323215"/>
                          </a:xfrm>
                          <a:custGeom>
                            <a:avLst/>
                            <a:gdLst>
                              <a:gd name="T0" fmla="*/ 18 w 155"/>
                              <a:gd name="T1" fmla="*/ 0 h 509"/>
                              <a:gd name="T2" fmla="*/ 138 w 155"/>
                              <a:gd name="T3" fmla="*/ 459 h 509"/>
                              <a:gd name="T4" fmla="*/ 119 w 155"/>
                              <a:gd name="T5" fmla="*/ 464 h 509"/>
                              <a:gd name="T6" fmla="*/ 0 w 155"/>
                              <a:gd name="T7" fmla="*/ 5 h 509"/>
                              <a:gd name="T8" fmla="*/ 18 w 155"/>
                              <a:gd name="T9" fmla="*/ 0 h 509"/>
                              <a:gd name="T10" fmla="*/ 155 w 155"/>
                              <a:gd name="T11" fmla="*/ 445 h 509"/>
                              <a:gd name="T12" fmla="*/ 141 w 155"/>
                              <a:gd name="T13" fmla="*/ 509 h 509"/>
                              <a:gd name="T14" fmla="*/ 98 w 155"/>
                              <a:gd name="T15" fmla="*/ 460 h 509"/>
                              <a:gd name="T16" fmla="*/ 155 w 155"/>
                              <a:gd name="T17" fmla="*/ 445 h 5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5" h="509">
                                <a:moveTo>
                                  <a:pt x="18" y="0"/>
                                </a:moveTo>
                                <a:lnTo>
                                  <a:pt x="138" y="459"/>
                                </a:lnTo>
                                <a:lnTo>
                                  <a:pt x="119" y="464"/>
                                </a:lnTo>
                                <a:lnTo>
                                  <a:pt x="0" y="5"/>
                                </a:lnTo>
                                <a:lnTo>
                                  <a:pt x="18" y="0"/>
                                </a:lnTo>
                                <a:close/>
                                <a:moveTo>
                                  <a:pt x="155" y="445"/>
                                </a:moveTo>
                                <a:lnTo>
                                  <a:pt x="141" y="509"/>
                                </a:lnTo>
                                <a:lnTo>
                                  <a:pt x="98" y="460"/>
                                </a:lnTo>
                                <a:lnTo>
                                  <a:pt x="155" y="445"/>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6" name="Freeform 64"/>
                        <wps:cNvSpPr>
                          <a:spLocks noEditPoints="1"/>
                        </wps:cNvSpPr>
                        <wps:spPr bwMode="auto">
                          <a:xfrm>
                            <a:off x="323850" y="1756410"/>
                            <a:ext cx="36830" cy="240665"/>
                          </a:xfrm>
                          <a:custGeom>
                            <a:avLst/>
                            <a:gdLst>
                              <a:gd name="T0" fmla="*/ 39 w 58"/>
                              <a:gd name="T1" fmla="*/ 0 h 379"/>
                              <a:gd name="T2" fmla="*/ 39 w 58"/>
                              <a:gd name="T3" fmla="*/ 330 h 379"/>
                              <a:gd name="T4" fmla="*/ 19 w 58"/>
                              <a:gd name="T5" fmla="*/ 330 h 379"/>
                              <a:gd name="T6" fmla="*/ 19 w 58"/>
                              <a:gd name="T7" fmla="*/ 0 h 379"/>
                              <a:gd name="T8" fmla="*/ 39 w 58"/>
                              <a:gd name="T9" fmla="*/ 0 h 379"/>
                              <a:gd name="T10" fmla="*/ 58 w 58"/>
                              <a:gd name="T11" fmla="*/ 320 h 379"/>
                              <a:gd name="T12" fmla="*/ 29 w 58"/>
                              <a:gd name="T13" fmla="*/ 379 h 379"/>
                              <a:gd name="T14" fmla="*/ 0 w 58"/>
                              <a:gd name="T15" fmla="*/ 320 h 379"/>
                              <a:gd name="T16" fmla="*/ 58 w 58"/>
                              <a:gd name="T17" fmla="*/ 320 h 3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8" h="379">
                                <a:moveTo>
                                  <a:pt x="39" y="0"/>
                                </a:moveTo>
                                <a:lnTo>
                                  <a:pt x="39" y="330"/>
                                </a:lnTo>
                                <a:lnTo>
                                  <a:pt x="19" y="330"/>
                                </a:lnTo>
                                <a:lnTo>
                                  <a:pt x="19" y="0"/>
                                </a:lnTo>
                                <a:lnTo>
                                  <a:pt x="39" y="0"/>
                                </a:lnTo>
                                <a:close/>
                                <a:moveTo>
                                  <a:pt x="58" y="320"/>
                                </a:moveTo>
                                <a:lnTo>
                                  <a:pt x="29" y="379"/>
                                </a:lnTo>
                                <a:lnTo>
                                  <a:pt x="0" y="320"/>
                                </a:lnTo>
                                <a:lnTo>
                                  <a:pt x="58" y="320"/>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7" name="Freeform 65"/>
                        <wps:cNvSpPr>
                          <a:spLocks noEditPoints="1"/>
                        </wps:cNvSpPr>
                        <wps:spPr bwMode="auto">
                          <a:xfrm>
                            <a:off x="1070610" y="1756410"/>
                            <a:ext cx="37465" cy="240665"/>
                          </a:xfrm>
                          <a:custGeom>
                            <a:avLst/>
                            <a:gdLst>
                              <a:gd name="T0" fmla="*/ 39 w 59"/>
                              <a:gd name="T1" fmla="*/ 0 h 379"/>
                              <a:gd name="T2" fmla="*/ 39 w 59"/>
                              <a:gd name="T3" fmla="*/ 330 h 379"/>
                              <a:gd name="T4" fmla="*/ 20 w 59"/>
                              <a:gd name="T5" fmla="*/ 330 h 379"/>
                              <a:gd name="T6" fmla="*/ 20 w 59"/>
                              <a:gd name="T7" fmla="*/ 0 h 379"/>
                              <a:gd name="T8" fmla="*/ 39 w 59"/>
                              <a:gd name="T9" fmla="*/ 0 h 379"/>
                              <a:gd name="T10" fmla="*/ 59 w 59"/>
                              <a:gd name="T11" fmla="*/ 320 h 379"/>
                              <a:gd name="T12" fmla="*/ 29 w 59"/>
                              <a:gd name="T13" fmla="*/ 379 h 379"/>
                              <a:gd name="T14" fmla="*/ 0 w 59"/>
                              <a:gd name="T15" fmla="*/ 320 h 379"/>
                              <a:gd name="T16" fmla="*/ 59 w 59"/>
                              <a:gd name="T17" fmla="*/ 320 h 3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9" h="379">
                                <a:moveTo>
                                  <a:pt x="39" y="0"/>
                                </a:moveTo>
                                <a:lnTo>
                                  <a:pt x="39" y="330"/>
                                </a:lnTo>
                                <a:lnTo>
                                  <a:pt x="20" y="330"/>
                                </a:lnTo>
                                <a:lnTo>
                                  <a:pt x="20" y="0"/>
                                </a:lnTo>
                                <a:lnTo>
                                  <a:pt x="39" y="0"/>
                                </a:lnTo>
                                <a:close/>
                                <a:moveTo>
                                  <a:pt x="59" y="320"/>
                                </a:moveTo>
                                <a:lnTo>
                                  <a:pt x="29" y="379"/>
                                </a:lnTo>
                                <a:lnTo>
                                  <a:pt x="0" y="320"/>
                                </a:lnTo>
                                <a:lnTo>
                                  <a:pt x="59" y="320"/>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8" name="Freeform 66"/>
                        <wps:cNvSpPr>
                          <a:spLocks noEditPoints="1"/>
                        </wps:cNvSpPr>
                        <wps:spPr bwMode="auto">
                          <a:xfrm>
                            <a:off x="1822450" y="1756410"/>
                            <a:ext cx="36830" cy="240665"/>
                          </a:xfrm>
                          <a:custGeom>
                            <a:avLst/>
                            <a:gdLst>
                              <a:gd name="T0" fmla="*/ 39 w 58"/>
                              <a:gd name="T1" fmla="*/ 0 h 379"/>
                              <a:gd name="T2" fmla="*/ 39 w 58"/>
                              <a:gd name="T3" fmla="*/ 330 h 379"/>
                              <a:gd name="T4" fmla="*/ 19 w 58"/>
                              <a:gd name="T5" fmla="*/ 330 h 379"/>
                              <a:gd name="T6" fmla="*/ 19 w 58"/>
                              <a:gd name="T7" fmla="*/ 0 h 379"/>
                              <a:gd name="T8" fmla="*/ 39 w 58"/>
                              <a:gd name="T9" fmla="*/ 0 h 379"/>
                              <a:gd name="T10" fmla="*/ 58 w 58"/>
                              <a:gd name="T11" fmla="*/ 320 h 379"/>
                              <a:gd name="T12" fmla="*/ 29 w 58"/>
                              <a:gd name="T13" fmla="*/ 379 h 379"/>
                              <a:gd name="T14" fmla="*/ 0 w 58"/>
                              <a:gd name="T15" fmla="*/ 320 h 379"/>
                              <a:gd name="T16" fmla="*/ 58 w 58"/>
                              <a:gd name="T17" fmla="*/ 320 h 3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8" h="379">
                                <a:moveTo>
                                  <a:pt x="39" y="0"/>
                                </a:moveTo>
                                <a:lnTo>
                                  <a:pt x="39" y="330"/>
                                </a:lnTo>
                                <a:lnTo>
                                  <a:pt x="19" y="330"/>
                                </a:lnTo>
                                <a:lnTo>
                                  <a:pt x="19" y="0"/>
                                </a:lnTo>
                                <a:lnTo>
                                  <a:pt x="39" y="0"/>
                                </a:lnTo>
                                <a:close/>
                                <a:moveTo>
                                  <a:pt x="58" y="320"/>
                                </a:moveTo>
                                <a:lnTo>
                                  <a:pt x="29" y="379"/>
                                </a:lnTo>
                                <a:lnTo>
                                  <a:pt x="0" y="320"/>
                                </a:lnTo>
                                <a:lnTo>
                                  <a:pt x="58" y="320"/>
                                </a:lnTo>
                                <a:close/>
                              </a:path>
                            </a:pathLst>
                          </a:custGeom>
                          <a:solidFill>
                            <a:srgbClr val="C00000"/>
                          </a:solidFill>
                          <a:ln w="0" cap="flat">
                            <a:solidFill>
                              <a:srgbClr val="C00000"/>
                            </a:solidFill>
                            <a:prstDash val="solid"/>
                            <a:round/>
                            <a:headEnd/>
                            <a:tailEnd/>
                          </a:ln>
                        </wps:spPr>
                        <wps:bodyPr rot="0" vert="horz" wrap="square" lIns="91440" tIns="45720" rIns="91440" bIns="45720" anchor="t" anchorCtr="0" upright="1">
                          <a:noAutofit/>
                        </wps:bodyPr>
                      </wps:wsp>
                      <wps:wsp>
                        <wps:cNvPr id="109" name="Freeform 67"/>
                        <wps:cNvSpPr>
                          <a:spLocks noEditPoints="1"/>
                        </wps:cNvSpPr>
                        <wps:spPr bwMode="auto">
                          <a:xfrm>
                            <a:off x="2880995" y="1217295"/>
                            <a:ext cx="115570" cy="315595"/>
                          </a:xfrm>
                          <a:custGeom>
                            <a:avLst/>
                            <a:gdLst>
                              <a:gd name="T0" fmla="*/ 18 w 182"/>
                              <a:gd name="T1" fmla="*/ 0 h 497"/>
                              <a:gd name="T2" fmla="*/ 166 w 182"/>
                              <a:gd name="T3" fmla="*/ 447 h 497"/>
                              <a:gd name="T4" fmla="*/ 147 w 182"/>
                              <a:gd name="T5" fmla="*/ 453 h 497"/>
                              <a:gd name="T6" fmla="*/ 0 w 182"/>
                              <a:gd name="T7" fmla="*/ 6 h 497"/>
                              <a:gd name="T8" fmla="*/ 18 w 182"/>
                              <a:gd name="T9" fmla="*/ 0 h 497"/>
                              <a:gd name="T10" fmla="*/ 182 w 182"/>
                              <a:gd name="T11" fmla="*/ 432 h 497"/>
                              <a:gd name="T12" fmla="*/ 172 w 182"/>
                              <a:gd name="T13" fmla="*/ 497 h 497"/>
                              <a:gd name="T14" fmla="*/ 126 w 182"/>
                              <a:gd name="T15" fmla="*/ 450 h 497"/>
                              <a:gd name="T16" fmla="*/ 182 w 182"/>
                              <a:gd name="T17" fmla="*/ 432 h 4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2" h="497">
                                <a:moveTo>
                                  <a:pt x="18" y="0"/>
                                </a:moveTo>
                                <a:lnTo>
                                  <a:pt x="166" y="447"/>
                                </a:lnTo>
                                <a:lnTo>
                                  <a:pt x="147" y="453"/>
                                </a:lnTo>
                                <a:lnTo>
                                  <a:pt x="0" y="6"/>
                                </a:lnTo>
                                <a:lnTo>
                                  <a:pt x="18" y="0"/>
                                </a:lnTo>
                                <a:close/>
                                <a:moveTo>
                                  <a:pt x="182" y="432"/>
                                </a:moveTo>
                                <a:lnTo>
                                  <a:pt x="172" y="497"/>
                                </a:lnTo>
                                <a:lnTo>
                                  <a:pt x="126" y="450"/>
                                </a:lnTo>
                                <a:lnTo>
                                  <a:pt x="182" y="432"/>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10" name="Freeform 68"/>
                        <wps:cNvSpPr>
                          <a:spLocks noEditPoints="1"/>
                        </wps:cNvSpPr>
                        <wps:spPr bwMode="auto">
                          <a:xfrm>
                            <a:off x="2880995" y="1532890"/>
                            <a:ext cx="115570" cy="318770"/>
                          </a:xfrm>
                          <a:custGeom>
                            <a:avLst/>
                            <a:gdLst>
                              <a:gd name="T0" fmla="*/ 18 w 182"/>
                              <a:gd name="T1" fmla="*/ 502 h 502"/>
                              <a:gd name="T2" fmla="*/ 166 w 182"/>
                              <a:gd name="T3" fmla="*/ 49 h 502"/>
                              <a:gd name="T4" fmla="*/ 148 w 182"/>
                              <a:gd name="T5" fmla="*/ 43 h 502"/>
                              <a:gd name="T6" fmla="*/ 0 w 182"/>
                              <a:gd name="T7" fmla="*/ 496 h 502"/>
                              <a:gd name="T8" fmla="*/ 18 w 182"/>
                              <a:gd name="T9" fmla="*/ 502 h 502"/>
                              <a:gd name="T10" fmla="*/ 182 w 182"/>
                              <a:gd name="T11" fmla="*/ 65 h 502"/>
                              <a:gd name="T12" fmla="*/ 172 w 182"/>
                              <a:gd name="T13" fmla="*/ 0 h 502"/>
                              <a:gd name="T14" fmla="*/ 126 w 182"/>
                              <a:gd name="T15" fmla="*/ 46 h 502"/>
                              <a:gd name="T16" fmla="*/ 182 w 182"/>
                              <a:gd name="T17" fmla="*/ 65 h 5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2" h="502">
                                <a:moveTo>
                                  <a:pt x="18" y="502"/>
                                </a:moveTo>
                                <a:lnTo>
                                  <a:pt x="166" y="49"/>
                                </a:lnTo>
                                <a:lnTo>
                                  <a:pt x="148" y="43"/>
                                </a:lnTo>
                                <a:lnTo>
                                  <a:pt x="0" y="496"/>
                                </a:lnTo>
                                <a:lnTo>
                                  <a:pt x="18" y="502"/>
                                </a:lnTo>
                                <a:close/>
                                <a:moveTo>
                                  <a:pt x="182" y="65"/>
                                </a:moveTo>
                                <a:lnTo>
                                  <a:pt x="172" y="0"/>
                                </a:lnTo>
                                <a:lnTo>
                                  <a:pt x="126" y="46"/>
                                </a:lnTo>
                                <a:lnTo>
                                  <a:pt x="182" y="65"/>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12" name="Freeform 69"/>
                        <wps:cNvSpPr>
                          <a:spLocks noEditPoints="1"/>
                        </wps:cNvSpPr>
                        <wps:spPr bwMode="auto">
                          <a:xfrm>
                            <a:off x="3637915" y="1217295"/>
                            <a:ext cx="111760" cy="317500"/>
                          </a:xfrm>
                          <a:custGeom>
                            <a:avLst/>
                            <a:gdLst>
                              <a:gd name="T0" fmla="*/ 19 w 176"/>
                              <a:gd name="T1" fmla="*/ 500 h 500"/>
                              <a:gd name="T2" fmla="*/ 160 w 176"/>
                              <a:gd name="T3" fmla="*/ 50 h 500"/>
                              <a:gd name="T4" fmla="*/ 142 w 176"/>
                              <a:gd name="T5" fmla="*/ 44 h 500"/>
                              <a:gd name="T6" fmla="*/ 0 w 176"/>
                              <a:gd name="T7" fmla="*/ 494 h 500"/>
                              <a:gd name="T8" fmla="*/ 19 w 176"/>
                              <a:gd name="T9" fmla="*/ 500 h 500"/>
                              <a:gd name="T10" fmla="*/ 176 w 176"/>
                              <a:gd name="T11" fmla="*/ 65 h 500"/>
                              <a:gd name="T12" fmla="*/ 166 w 176"/>
                              <a:gd name="T13" fmla="*/ 0 h 500"/>
                              <a:gd name="T14" fmla="*/ 120 w 176"/>
                              <a:gd name="T15" fmla="*/ 47 h 500"/>
                              <a:gd name="T16" fmla="*/ 176 w 176"/>
                              <a:gd name="T17" fmla="*/ 65 h 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6" h="500">
                                <a:moveTo>
                                  <a:pt x="19" y="500"/>
                                </a:moveTo>
                                <a:lnTo>
                                  <a:pt x="160" y="50"/>
                                </a:lnTo>
                                <a:lnTo>
                                  <a:pt x="142" y="44"/>
                                </a:lnTo>
                                <a:lnTo>
                                  <a:pt x="0" y="494"/>
                                </a:lnTo>
                                <a:lnTo>
                                  <a:pt x="19" y="500"/>
                                </a:lnTo>
                                <a:close/>
                                <a:moveTo>
                                  <a:pt x="176" y="65"/>
                                </a:moveTo>
                                <a:lnTo>
                                  <a:pt x="166" y="0"/>
                                </a:lnTo>
                                <a:lnTo>
                                  <a:pt x="120" y="47"/>
                                </a:lnTo>
                                <a:lnTo>
                                  <a:pt x="176" y="65"/>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15" name="Freeform 70"/>
                        <wps:cNvSpPr>
                          <a:spLocks noEditPoints="1"/>
                        </wps:cNvSpPr>
                        <wps:spPr bwMode="auto">
                          <a:xfrm>
                            <a:off x="3637915" y="1530985"/>
                            <a:ext cx="111760" cy="319405"/>
                          </a:xfrm>
                          <a:custGeom>
                            <a:avLst/>
                            <a:gdLst>
                              <a:gd name="T0" fmla="*/ 19 w 176"/>
                              <a:gd name="T1" fmla="*/ 0 h 503"/>
                              <a:gd name="T2" fmla="*/ 160 w 176"/>
                              <a:gd name="T3" fmla="*/ 453 h 503"/>
                              <a:gd name="T4" fmla="*/ 142 w 176"/>
                              <a:gd name="T5" fmla="*/ 459 h 503"/>
                              <a:gd name="T6" fmla="*/ 0 w 176"/>
                              <a:gd name="T7" fmla="*/ 6 h 503"/>
                              <a:gd name="T8" fmla="*/ 19 w 176"/>
                              <a:gd name="T9" fmla="*/ 0 h 503"/>
                              <a:gd name="T10" fmla="*/ 176 w 176"/>
                              <a:gd name="T11" fmla="*/ 438 h 503"/>
                              <a:gd name="T12" fmla="*/ 166 w 176"/>
                              <a:gd name="T13" fmla="*/ 503 h 503"/>
                              <a:gd name="T14" fmla="*/ 120 w 176"/>
                              <a:gd name="T15" fmla="*/ 455 h 503"/>
                              <a:gd name="T16" fmla="*/ 176 w 176"/>
                              <a:gd name="T17" fmla="*/ 438 h 5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6" h="503">
                                <a:moveTo>
                                  <a:pt x="19" y="0"/>
                                </a:moveTo>
                                <a:lnTo>
                                  <a:pt x="160" y="453"/>
                                </a:lnTo>
                                <a:lnTo>
                                  <a:pt x="142" y="459"/>
                                </a:lnTo>
                                <a:lnTo>
                                  <a:pt x="0" y="6"/>
                                </a:lnTo>
                                <a:lnTo>
                                  <a:pt x="19" y="0"/>
                                </a:lnTo>
                                <a:close/>
                                <a:moveTo>
                                  <a:pt x="176" y="438"/>
                                </a:moveTo>
                                <a:lnTo>
                                  <a:pt x="166" y="503"/>
                                </a:lnTo>
                                <a:lnTo>
                                  <a:pt x="120" y="455"/>
                                </a:lnTo>
                                <a:lnTo>
                                  <a:pt x="176" y="438"/>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16" name="Freeform 71"/>
                        <wps:cNvSpPr>
                          <a:spLocks noEditPoints="1"/>
                        </wps:cNvSpPr>
                        <wps:spPr bwMode="auto">
                          <a:xfrm>
                            <a:off x="4221480" y="1217295"/>
                            <a:ext cx="150495" cy="634365"/>
                          </a:xfrm>
                          <a:custGeom>
                            <a:avLst/>
                            <a:gdLst>
                              <a:gd name="T0" fmla="*/ 19 w 237"/>
                              <a:gd name="T1" fmla="*/ 999 h 999"/>
                              <a:gd name="T2" fmla="*/ 220 w 237"/>
                              <a:gd name="T3" fmla="*/ 50 h 999"/>
                              <a:gd name="T4" fmla="*/ 201 w 237"/>
                              <a:gd name="T5" fmla="*/ 46 h 999"/>
                              <a:gd name="T6" fmla="*/ 0 w 237"/>
                              <a:gd name="T7" fmla="*/ 994 h 999"/>
                              <a:gd name="T8" fmla="*/ 19 w 237"/>
                              <a:gd name="T9" fmla="*/ 999 h 999"/>
                              <a:gd name="T10" fmla="*/ 237 w 237"/>
                              <a:gd name="T11" fmla="*/ 64 h 999"/>
                              <a:gd name="T12" fmla="*/ 220 w 237"/>
                              <a:gd name="T13" fmla="*/ 0 h 999"/>
                              <a:gd name="T14" fmla="*/ 180 w 237"/>
                              <a:gd name="T15" fmla="*/ 52 h 999"/>
                              <a:gd name="T16" fmla="*/ 237 w 237"/>
                              <a:gd name="T17" fmla="*/ 64 h 9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37" h="999">
                                <a:moveTo>
                                  <a:pt x="19" y="999"/>
                                </a:moveTo>
                                <a:lnTo>
                                  <a:pt x="220" y="50"/>
                                </a:lnTo>
                                <a:lnTo>
                                  <a:pt x="201" y="46"/>
                                </a:lnTo>
                                <a:lnTo>
                                  <a:pt x="0" y="994"/>
                                </a:lnTo>
                                <a:lnTo>
                                  <a:pt x="19" y="999"/>
                                </a:lnTo>
                                <a:close/>
                                <a:moveTo>
                                  <a:pt x="237" y="64"/>
                                </a:moveTo>
                                <a:lnTo>
                                  <a:pt x="220" y="0"/>
                                </a:lnTo>
                                <a:lnTo>
                                  <a:pt x="180" y="52"/>
                                </a:lnTo>
                                <a:lnTo>
                                  <a:pt x="237" y="64"/>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17" name="Freeform 72"/>
                        <wps:cNvSpPr>
                          <a:spLocks noEditPoints="1"/>
                        </wps:cNvSpPr>
                        <wps:spPr bwMode="auto">
                          <a:xfrm>
                            <a:off x="4227195" y="1831340"/>
                            <a:ext cx="133985" cy="37465"/>
                          </a:xfrm>
                          <a:custGeom>
                            <a:avLst/>
                            <a:gdLst>
                              <a:gd name="T0" fmla="*/ 0 w 211"/>
                              <a:gd name="T1" fmla="*/ 20 h 59"/>
                              <a:gd name="T2" fmla="*/ 163 w 211"/>
                              <a:gd name="T3" fmla="*/ 20 h 59"/>
                              <a:gd name="T4" fmla="*/ 163 w 211"/>
                              <a:gd name="T5" fmla="*/ 39 h 59"/>
                              <a:gd name="T6" fmla="*/ 0 w 211"/>
                              <a:gd name="T7" fmla="*/ 39 h 59"/>
                              <a:gd name="T8" fmla="*/ 0 w 211"/>
                              <a:gd name="T9" fmla="*/ 20 h 59"/>
                              <a:gd name="T10" fmla="*/ 153 w 211"/>
                              <a:gd name="T11" fmla="*/ 0 h 59"/>
                              <a:gd name="T12" fmla="*/ 211 w 211"/>
                              <a:gd name="T13" fmla="*/ 30 h 59"/>
                              <a:gd name="T14" fmla="*/ 153 w 211"/>
                              <a:gd name="T15" fmla="*/ 59 h 59"/>
                              <a:gd name="T16" fmla="*/ 153 w 211"/>
                              <a:gd name="T17" fmla="*/ 0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1" h="59">
                                <a:moveTo>
                                  <a:pt x="0" y="20"/>
                                </a:moveTo>
                                <a:lnTo>
                                  <a:pt x="163" y="20"/>
                                </a:lnTo>
                                <a:lnTo>
                                  <a:pt x="163" y="39"/>
                                </a:lnTo>
                                <a:lnTo>
                                  <a:pt x="0" y="39"/>
                                </a:lnTo>
                                <a:lnTo>
                                  <a:pt x="0" y="20"/>
                                </a:lnTo>
                                <a:close/>
                                <a:moveTo>
                                  <a:pt x="153" y="0"/>
                                </a:moveTo>
                                <a:lnTo>
                                  <a:pt x="211" y="30"/>
                                </a:lnTo>
                                <a:lnTo>
                                  <a:pt x="153" y="59"/>
                                </a:lnTo>
                                <a:lnTo>
                                  <a:pt x="153" y="0"/>
                                </a:lnTo>
                                <a:close/>
                              </a:path>
                            </a:pathLst>
                          </a:custGeom>
                          <a:solidFill>
                            <a:srgbClr val="BF9000"/>
                          </a:solidFill>
                          <a:ln w="0" cap="flat">
                            <a:solidFill>
                              <a:srgbClr val="BF9000"/>
                            </a:solidFill>
                            <a:prstDash val="solid"/>
                            <a:round/>
                            <a:headEnd/>
                            <a:tailEnd/>
                          </a:ln>
                        </wps:spPr>
                        <wps:bodyPr rot="0" vert="horz" wrap="square" lIns="91440" tIns="45720" rIns="91440" bIns="45720" anchor="t" anchorCtr="0" upright="1">
                          <a:noAutofit/>
                        </wps:bodyPr>
                      </wps:wsp>
                      <wps:wsp>
                        <wps:cNvPr id="118" name="Freeform 73"/>
                        <wps:cNvSpPr>
                          <a:spLocks noEditPoints="1"/>
                        </wps:cNvSpPr>
                        <wps:spPr bwMode="auto">
                          <a:xfrm>
                            <a:off x="4227195" y="1199515"/>
                            <a:ext cx="133985" cy="36830"/>
                          </a:xfrm>
                          <a:custGeom>
                            <a:avLst/>
                            <a:gdLst>
                              <a:gd name="T0" fmla="*/ 0 w 211"/>
                              <a:gd name="T1" fmla="*/ 41 h 58"/>
                              <a:gd name="T2" fmla="*/ 163 w 211"/>
                              <a:gd name="T3" fmla="*/ 39 h 58"/>
                              <a:gd name="T4" fmla="*/ 163 w 211"/>
                              <a:gd name="T5" fmla="*/ 19 h 58"/>
                              <a:gd name="T6" fmla="*/ 0 w 211"/>
                              <a:gd name="T7" fmla="*/ 21 h 58"/>
                              <a:gd name="T8" fmla="*/ 0 w 211"/>
                              <a:gd name="T9" fmla="*/ 41 h 58"/>
                              <a:gd name="T10" fmla="*/ 153 w 211"/>
                              <a:gd name="T11" fmla="*/ 58 h 58"/>
                              <a:gd name="T12" fmla="*/ 211 w 211"/>
                              <a:gd name="T13" fmla="*/ 28 h 58"/>
                              <a:gd name="T14" fmla="*/ 153 w 211"/>
                              <a:gd name="T15" fmla="*/ 0 h 58"/>
                              <a:gd name="T16" fmla="*/ 153 w 211"/>
                              <a:gd name="T17" fmla="*/ 5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1" h="58">
                                <a:moveTo>
                                  <a:pt x="0" y="41"/>
                                </a:moveTo>
                                <a:lnTo>
                                  <a:pt x="163" y="39"/>
                                </a:lnTo>
                                <a:lnTo>
                                  <a:pt x="163" y="19"/>
                                </a:lnTo>
                                <a:lnTo>
                                  <a:pt x="0" y="21"/>
                                </a:lnTo>
                                <a:lnTo>
                                  <a:pt x="0" y="41"/>
                                </a:lnTo>
                                <a:close/>
                                <a:moveTo>
                                  <a:pt x="153" y="58"/>
                                </a:moveTo>
                                <a:lnTo>
                                  <a:pt x="211" y="28"/>
                                </a:lnTo>
                                <a:lnTo>
                                  <a:pt x="153" y="0"/>
                                </a:lnTo>
                                <a:lnTo>
                                  <a:pt x="153" y="58"/>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19" name="Freeform 74"/>
                        <wps:cNvSpPr>
                          <a:spLocks noEditPoints="1"/>
                        </wps:cNvSpPr>
                        <wps:spPr bwMode="auto">
                          <a:xfrm>
                            <a:off x="5033645" y="842645"/>
                            <a:ext cx="164465" cy="377190"/>
                          </a:xfrm>
                          <a:custGeom>
                            <a:avLst/>
                            <a:gdLst>
                              <a:gd name="T0" fmla="*/ 18 w 259"/>
                              <a:gd name="T1" fmla="*/ 594 h 594"/>
                              <a:gd name="T2" fmla="*/ 245 w 259"/>
                              <a:gd name="T3" fmla="*/ 49 h 594"/>
                              <a:gd name="T4" fmla="*/ 227 w 259"/>
                              <a:gd name="T5" fmla="*/ 41 h 594"/>
                              <a:gd name="T6" fmla="*/ 0 w 259"/>
                              <a:gd name="T7" fmla="*/ 586 h 594"/>
                              <a:gd name="T8" fmla="*/ 18 w 259"/>
                              <a:gd name="T9" fmla="*/ 594 h 594"/>
                              <a:gd name="T10" fmla="*/ 259 w 259"/>
                              <a:gd name="T11" fmla="*/ 65 h 594"/>
                              <a:gd name="T12" fmla="*/ 255 w 259"/>
                              <a:gd name="T13" fmla="*/ 0 h 594"/>
                              <a:gd name="T14" fmla="*/ 205 w 259"/>
                              <a:gd name="T15" fmla="*/ 43 h 594"/>
                              <a:gd name="T16" fmla="*/ 259 w 259"/>
                              <a:gd name="T17" fmla="*/ 65 h 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59" h="594">
                                <a:moveTo>
                                  <a:pt x="18" y="594"/>
                                </a:moveTo>
                                <a:lnTo>
                                  <a:pt x="245" y="49"/>
                                </a:lnTo>
                                <a:lnTo>
                                  <a:pt x="227" y="41"/>
                                </a:lnTo>
                                <a:lnTo>
                                  <a:pt x="0" y="586"/>
                                </a:lnTo>
                                <a:lnTo>
                                  <a:pt x="18" y="594"/>
                                </a:lnTo>
                                <a:close/>
                                <a:moveTo>
                                  <a:pt x="259" y="65"/>
                                </a:moveTo>
                                <a:lnTo>
                                  <a:pt x="255" y="0"/>
                                </a:lnTo>
                                <a:lnTo>
                                  <a:pt x="205" y="43"/>
                                </a:lnTo>
                                <a:lnTo>
                                  <a:pt x="259" y="65"/>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20" name="Freeform 75"/>
                        <wps:cNvSpPr>
                          <a:spLocks noEditPoints="1"/>
                        </wps:cNvSpPr>
                        <wps:spPr bwMode="auto">
                          <a:xfrm>
                            <a:off x="5033010" y="1849120"/>
                            <a:ext cx="173990" cy="868045"/>
                          </a:xfrm>
                          <a:custGeom>
                            <a:avLst/>
                            <a:gdLst>
                              <a:gd name="T0" fmla="*/ 19 w 274"/>
                              <a:gd name="T1" fmla="*/ 0 h 1367"/>
                              <a:gd name="T2" fmla="*/ 257 w 274"/>
                              <a:gd name="T3" fmla="*/ 1317 h 1367"/>
                              <a:gd name="T4" fmla="*/ 237 w 274"/>
                              <a:gd name="T5" fmla="*/ 1321 h 1367"/>
                              <a:gd name="T6" fmla="*/ 0 w 274"/>
                              <a:gd name="T7" fmla="*/ 3 h 1367"/>
                              <a:gd name="T8" fmla="*/ 19 w 274"/>
                              <a:gd name="T9" fmla="*/ 0 h 1367"/>
                              <a:gd name="T10" fmla="*/ 274 w 274"/>
                              <a:gd name="T11" fmla="*/ 1304 h 1367"/>
                              <a:gd name="T12" fmla="*/ 256 w 274"/>
                              <a:gd name="T13" fmla="*/ 1367 h 1367"/>
                              <a:gd name="T14" fmla="*/ 217 w 274"/>
                              <a:gd name="T15" fmla="*/ 1314 h 1367"/>
                              <a:gd name="T16" fmla="*/ 274 w 274"/>
                              <a:gd name="T17" fmla="*/ 1304 h 13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74" h="1367">
                                <a:moveTo>
                                  <a:pt x="19" y="0"/>
                                </a:moveTo>
                                <a:lnTo>
                                  <a:pt x="257" y="1317"/>
                                </a:lnTo>
                                <a:lnTo>
                                  <a:pt x="237" y="1321"/>
                                </a:lnTo>
                                <a:lnTo>
                                  <a:pt x="0" y="3"/>
                                </a:lnTo>
                                <a:lnTo>
                                  <a:pt x="19" y="0"/>
                                </a:lnTo>
                                <a:close/>
                                <a:moveTo>
                                  <a:pt x="274" y="1304"/>
                                </a:moveTo>
                                <a:lnTo>
                                  <a:pt x="256" y="1367"/>
                                </a:lnTo>
                                <a:lnTo>
                                  <a:pt x="217" y="1314"/>
                                </a:lnTo>
                                <a:lnTo>
                                  <a:pt x="274" y="1304"/>
                                </a:lnTo>
                                <a:close/>
                              </a:path>
                            </a:pathLst>
                          </a:custGeom>
                          <a:solidFill>
                            <a:srgbClr val="BF9000"/>
                          </a:solidFill>
                          <a:ln w="0" cap="flat">
                            <a:solidFill>
                              <a:srgbClr val="BF9000"/>
                            </a:solidFill>
                            <a:prstDash val="solid"/>
                            <a:round/>
                            <a:headEnd/>
                            <a:tailEnd/>
                          </a:ln>
                        </wps:spPr>
                        <wps:bodyPr rot="0" vert="horz" wrap="square" lIns="91440" tIns="45720" rIns="91440" bIns="45720" anchor="t" anchorCtr="0" upright="1">
                          <a:noAutofit/>
                        </wps:bodyPr>
                      </wps:wsp>
                      <wps:wsp>
                        <wps:cNvPr id="121" name="Freeform 76"/>
                        <wps:cNvSpPr>
                          <a:spLocks noEditPoints="1"/>
                        </wps:cNvSpPr>
                        <wps:spPr bwMode="auto">
                          <a:xfrm>
                            <a:off x="5033645" y="1847215"/>
                            <a:ext cx="161925" cy="285115"/>
                          </a:xfrm>
                          <a:custGeom>
                            <a:avLst/>
                            <a:gdLst>
                              <a:gd name="T0" fmla="*/ 17 w 255"/>
                              <a:gd name="T1" fmla="*/ 0 h 449"/>
                              <a:gd name="T2" fmla="*/ 240 w 255"/>
                              <a:gd name="T3" fmla="*/ 401 h 449"/>
                              <a:gd name="T4" fmla="*/ 223 w 255"/>
                              <a:gd name="T5" fmla="*/ 411 h 449"/>
                              <a:gd name="T6" fmla="*/ 0 w 255"/>
                              <a:gd name="T7" fmla="*/ 9 h 449"/>
                              <a:gd name="T8" fmla="*/ 17 w 255"/>
                              <a:gd name="T9" fmla="*/ 0 h 449"/>
                              <a:gd name="T10" fmla="*/ 252 w 255"/>
                              <a:gd name="T11" fmla="*/ 383 h 449"/>
                              <a:gd name="T12" fmla="*/ 255 w 255"/>
                              <a:gd name="T13" fmla="*/ 449 h 449"/>
                              <a:gd name="T14" fmla="*/ 201 w 255"/>
                              <a:gd name="T15" fmla="*/ 412 h 449"/>
                              <a:gd name="T16" fmla="*/ 252 w 255"/>
                              <a:gd name="T17" fmla="*/ 383 h 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55" h="449">
                                <a:moveTo>
                                  <a:pt x="17" y="0"/>
                                </a:moveTo>
                                <a:lnTo>
                                  <a:pt x="240" y="401"/>
                                </a:lnTo>
                                <a:lnTo>
                                  <a:pt x="223" y="411"/>
                                </a:lnTo>
                                <a:lnTo>
                                  <a:pt x="0" y="9"/>
                                </a:lnTo>
                                <a:lnTo>
                                  <a:pt x="17" y="0"/>
                                </a:lnTo>
                                <a:close/>
                                <a:moveTo>
                                  <a:pt x="252" y="383"/>
                                </a:moveTo>
                                <a:lnTo>
                                  <a:pt x="255" y="449"/>
                                </a:lnTo>
                                <a:lnTo>
                                  <a:pt x="201" y="412"/>
                                </a:lnTo>
                                <a:lnTo>
                                  <a:pt x="252" y="383"/>
                                </a:lnTo>
                                <a:close/>
                              </a:path>
                            </a:pathLst>
                          </a:custGeom>
                          <a:solidFill>
                            <a:srgbClr val="BF9000"/>
                          </a:solidFill>
                          <a:ln w="0" cap="flat">
                            <a:solidFill>
                              <a:srgbClr val="BF9000"/>
                            </a:solidFill>
                            <a:prstDash val="solid"/>
                            <a:round/>
                            <a:headEnd/>
                            <a:tailEnd/>
                          </a:ln>
                        </wps:spPr>
                        <wps:bodyPr rot="0" vert="horz" wrap="square" lIns="91440" tIns="45720" rIns="91440" bIns="45720" anchor="t" anchorCtr="0" upright="1">
                          <a:noAutofit/>
                        </wps:bodyPr>
                      </wps:wsp>
                      <wps:wsp>
                        <wps:cNvPr id="122" name="Freeform 77"/>
                        <wps:cNvSpPr>
                          <a:spLocks noEditPoints="1"/>
                        </wps:cNvSpPr>
                        <wps:spPr bwMode="auto">
                          <a:xfrm>
                            <a:off x="5033645" y="1273175"/>
                            <a:ext cx="161925" cy="255270"/>
                          </a:xfrm>
                          <a:custGeom>
                            <a:avLst/>
                            <a:gdLst>
                              <a:gd name="T0" fmla="*/ 17 w 255"/>
                              <a:gd name="T1" fmla="*/ 0 h 402"/>
                              <a:gd name="T2" fmla="*/ 237 w 255"/>
                              <a:gd name="T3" fmla="*/ 356 h 402"/>
                              <a:gd name="T4" fmla="*/ 221 w 255"/>
                              <a:gd name="T5" fmla="*/ 366 h 402"/>
                              <a:gd name="T6" fmla="*/ 0 w 255"/>
                              <a:gd name="T7" fmla="*/ 10 h 402"/>
                              <a:gd name="T8" fmla="*/ 17 w 255"/>
                              <a:gd name="T9" fmla="*/ 0 h 402"/>
                              <a:gd name="T10" fmla="*/ 249 w 255"/>
                              <a:gd name="T11" fmla="*/ 337 h 402"/>
                              <a:gd name="T12" fmla="*/ 255 w 255"/>
                              <a:gd name="T13" fmla="*/ 402 h 402"/>
                              <a:gd name="T14" fmla="*/ 199 w 255"/>
                              <a:gd name="T15" fmla="*/ 368 h 402"/>
                              <a:gd name="T16" fmla="*/ 249 w 255"/>
                              <a:gd name="T17" fmla="*/ 337 h 4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55" h="402">
                                <a:moveTo>
                                  <a:pt x="17" y="0"/>
                                </a:moveTo>
                                <a:lnTo>
                                  <a:pt x="237" y="356"/>
                                </a:lnTo>
                                <a:lnTo>
                                  <a:pt x="221" y="366"/>
                                </a:lnTo>
                                <a:lnTo>
                                  <a:pt x="0" y="10"/>
                                </a:lnTo>
                                <a:lnTo>
                                  <a:pt x="17" y="0"/>
                                </a:lnTo>
                                <a:close/>
                                <a:moveTo>
                                  <a:pt x="249" y="337"/>
                                </a:moveTo>
                                <a:lnTo>
                                  <a:pt x="255" y="402"/>
                                </a:lnTo>
                                <a:lnTo>
                                  <a:pt x="199" y="368"/>
                                </a:lnTo>
                                <a:lnTo>
                                  <a:pt x="249" y="337"/>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123" name="Freeform 78"/>
                        <wps:cNvSpPr>
                          <a:spLocks noEditPoints="1"/>
                        </wps:cNvSpPr>
                        <wps:spPr bwMode="auto">
                          <a:xfrm>
                            <a:off x="5033645" y="1528445"/>
                            <a:ext cx="161925" cy="324485"/>
                          </a:xfrm>
                          <a:custGeom>
                            <a:avLst/>
                            <a:gdLst>
                              <a:gd name="T0" fmla="*/ 18 w 255"/>
                              <a:gd name="T1" fmla="*/ 511 h 511"/>
                              <a:gd name="T2" fmla="*/ 242 w 255"/>
                              <a:gd name="T3" fmla="*/ 48 h 511"/>
                              <a:gd name="T4" fmla="*/ 225 w 255"/>
                              <a:gd name="T5" fmla="*/ 40 h 511"/>
                              <a:gd name="T6" fmla="*/ 0 w 255"/>
                              <a:gd name="T7" fmla="*/ 502 h 511"/>
                              <a:gd name="T8" fmla="*/ 18 w 255"/>
                              <a:gd name="T9" fmla="*/ 511 h 511"/>
                              <a:gd name="T10" fmla="*/ 255 w 255"/>
                              <a:gd name="T11" fmla="*/ 66 h 511"/>
                              <a:gd name="T12" fmla="*/ 255 w 255"/>
                              <a:gd name="T13" fmla="*/ 0 h 511"/>
                              <a:gd name="T14" fmla="*/ 203 w 255"/>
                              <a:gd name="T15" fmla="*/ 40 h 511"/>
                              <a:gd name="T16" fmla="*/ 255 w 255"/>
                              <a:gd name="T17" fmla="*/ 66 h 5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55" h="511">
                                <a:moveTo>
                                  <a:pt x="18" y="511"/>
                                </a:moveTo>
                                <a:lnTo>
                                  <a:pt x="242" y="48"/>
                                </a:lnTo>
                                <a:lnTo>
                                  <a:pt x="225" y="40"/>
                                </a:lnTo>
                                <a:lnTo>
                                  <a:pt x="0" y="502"/>
                                </a:lnTo>
                                <a:lnTo>
                                  <a:pt x="18" y="511"/>
                                </a:lnTo>
                                <a:close/>
                                <a:moveTo>
                                  <a:pt x="255" y="66"/>
                                </a:moveTo>
                                <a:lnTo>
                                  <a:pt x="255" y="0"/>
                                </a:lnTo>
                                <a:lnTo>
                                  <a:pt x="203" y="40"/>
                                </a:lnTo>
                                <a:lnTo>
                                  <a:pt x="255" y="66"/>
                                </a:lnTo>
                                <a:close/>
                              </a:path>
                            </a:pathLst>
                          </a:custGeom>
                          <a:solidFill>
                            <a:srgbClr val="BF9000"/>
                          </a:solidFill>
                          <a:ln w="0" cap="flat">
                            <a:solidFill>
                              <a:srgbClr val="BF9000"/>
                            </a:solidFill>
                            <a:prstDash val="solid"/>
                            <a:round/>
                            <a:headEnd/>
                            <a:tailEnd/>
                          </a:ln>
                        </wps:spPr>
                        <wps:bodyPr rot="0" vert="horz" wrap="square" lIns="91440" tIns="45720" rIns="91440" bIns="45720" anchor="t" anchorCtr="0" upright="1">
                          <a:noAutofit/>
                        </wps:bodyPr>
                      </wps:wsp>
                      <wps:wsp>
                        <wps:cNvPr id="124" name="Freeform 79"/>
                        <wps:cNvSpPr>
                          <a:spLocks noEditPoints="1"/>
                        </wps:cNvSpPr>
                        <wps:spPr bwMode="auto">
                          <a:xfrm>
                            <a:off x="5033010" y="842645"/>
                            <a:ext cx="175260" cy="1008380"/>
                          </a:xfrm>
                          <a:custGeom>
                            <a:avLst/>
                            <a:gdLst>
                              <a:gd name="T0" fmla="*/ 19 w 276"/>
                              <a:gd name="T1" fmla="*/ 1588 h 1588"/>
                              <a:gd name="T2" fmla="*/ 258 w 276"/>
                              <a:gd name="T3" fmla="*/ 50 h 1588"/>
                              <a:gd name="T4" fmla="*/ 238 w 276"/>
                              <a:gd name="T5" fmla="*/ 47 h 1588"/>
                              <a:gd name="T6" fmla="*/ 0 w 276"/>
                              <a:gd name="T7" fmla="*/ 1585 h 1588"/>
                              <a:gd name="T8" fmla="*/ 19 w 276"/>
                              <a:gd name="T9" fmla="*/ 1588 h 1588"/>
                              <a:gd name="T10" fmla="*/ 276 w 276"/>
                              <a:gd name="T11" fmla="*/ 63 h 1588"/>
                              <a:gd name="T12" fmla="*/ 256 w 276"/>
                              <a:gd name="T13" fmla="*/ 0 h 1588"/>
                              <a:gd name="T14" fmla="*/ 218 w 276"/>
                              <a:gd name="T15" fmla="*/ 53 h 1588"/>
                              <a:gd name="T16" fmla="*/ 276 w 276"/>
                              <a:gd name="T17" fmla="*/ 63 h 15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76" h="1588">
                                <a:moveTo>
                                  <a:pt x="19" y="1588"/>
                                </a:moveTo>
                                <a:lnTo>
                                  <a:pt x="258" y="50"/>
                                </a:lnTo>
                                <a:lnTo>
                                  <a:pt x="238" y="47"/>
                                </a:lnTo>
                                <a:lnTo>
                                  <a:pt x="0" y="1585"/>
                                </a:lnTo>
                                <a:lnTo>
                                  <a:pt x="19" y="1588"/>
                                </a:lnTo>
                                <a:close/>
                                <a:moveTo>
                                  <a:pt x="276" y="63"/>
                                </a:moveTo>
                                <a:lnTo>
                                  <a:pt x="256" y="0"/>
                                </a:lnTo>
                                <a:lnTo>
                                  <a:pt x="218" y="53"/>
                                </a:lnTo>
                                <a:lnTo>
                                  <a:pt x="276" y="63"/>
                                </a:lnTo>
                                <a:close/>
                              </a:path>
                            </a:pathLst>
                          </a:custGeom>
                          <a:solidFill>
                            <a:srgbClr val="BF9000"/>
                          </a:solidFill>
                          <a:ln w="0" cap="flat">
                            <a:solidFill>
                              <a:srgbClr val="BF9000"/>
                            </a:solidFill>
                            <a:prstDash val="solid"/>
                            <a:round/>
                            <a:headEnd/>
                            <a:tailEnd/>
                          </a:ln>
                        </wps:spPr>
                        <wps:bodyPr rot="0" vert="horz" wrap="square" lIns="91440" tIns="45720" rIns="91440" bIns="45720" anchor="t" anchorCtr="0" upright="1">
                          <a:noAutofit/>
                        </wps:bodyPr>
                      </wps:wsp>
                      <wps:wsp>
                        <wps:cNvPr id="125" name="Rectangle 80"/>
                        <wps:cNvSpPr>
                          <a:spLocks noChangeArrowheads="1"/>
                        </wps:cNvSpPr>
                        <wps:spPr bwMode="auto">
                          <a:xfrm>
                            <a:off x="1165860" y="181673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06B120" w14:textId="72787F42" w:rsidR="003479AB" w:rsidRDefault="003479AB">
                              <w:r>
                                <w:rPr>
                                  <w:rFonts w:ascii="Arial" w:hAnsi="Arial" w:cs="Arial"/>
                                  <w:color w:val="000000"/>
                                  <w:sz w:val="18"/>
                                  <w:szCs w:val="18"/>
                                </w:rPr>
                                <w:t>20%</w:t>
                              </w:r>
                            </w:p>
                          </w:txbxContent>
                        </wps:txbx>
                        <wps:bodyPr rot="0" vert="horz" wrap="none" lIns="0" tIns="0" rIns="0" bIns="0" anchor="t" anchorCtr="0">
                          <a:spAutoFit/>
                        </wps:bodyPr>
                      </wps:wsp>
                      <wps:wsp>
                        <wps:cNvPr id="126" name="Rectangle 81"/>
                        <wps:cNvSpPr>
                          <a:spLocks noChangeArrowheads="1"/>
                        </wps:cNvSpPr>
                        <wps:spPr bwMode="auto">
                          <a:xfrm>
                            <a:off x="1861820" y="1821180"/>
                            <a:ext cx="13081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809F3B" w14:textId="1D6C1D3A" w:rsidR="003479AB" w:rsidRDefault="003479AB">
                              <w:r>
                                <w:rPr>
                                  <w:rFonts w:ascii="Arial" w:hAnsi="Arial" w:cs="Arial"/>
                                  <w:color w:val="000000"/>
                                  <w:sz w:val="18"/>
                                  <w:szCs w:val="18"/>
                                </w:rPr>
                                <w:t xml:space="preserve">~5 </w:t>
                              </w:r>
                            </w:p>
                          </w:txbxContent>
                        </wps:txbx>
                        <wps:bodyPr rot="0" vert="horz" wrap="none" lIns="0" tIns="0" rIns="0" bIns="0" anchor="t" anchorCtr="0">
                          <a:spAutoFit/>
                        </wps:bodyPr>
                      </wps:wsp>
                      <wps:wsp>
                        <wps:cNvPr id="127" name="Rectangle 82"/>
                        <wps:cNvSpPr>
                          <a:spLocks noChangeArrowheads="1"/>
                        </wps:cNvSpPr>
                        <wps:spPr bwMode="auto">
                          <a:xfrm>
                            <a:off x="2019300" y="1821180"/>
                            <a:ext cx="1524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B0D74B" w14:textId="4D8D04A9" w:rsidR="003479AB" w:rsidRDefault="003479AB">
                              <w:r>
                                <w:rPr>
                                  <w:rFonts w:ascii="Arial" w:hAnsi="Arial" w:cs="Arial"/>
                                  <w:color w:val="000000"/>
                                  <w:sz w:val="18"/>
                                  <w:szCs w:val="18"/>
                                </w:rPr>
                                <w:t>yrs</w:t>
                              </w:r>
                            </w:p>
                          </w:txbxContent>
                        </wps:txbx>
                        <wps:bodyPr rot="0" vert="horz" wrap="none" lIns="0" tIns="0" rIns="0" bIns="0" anchor="t" anchorCtr="0">
                          <a:spAutoFit/>
                        </wps:bodyPr>
                      </wps:wsp>
                      <wps:wsp>
                        <wps:cNvPr id="192" name="Rectangle 83"/>
                        <wps:cNvSpPr>
                          <a:spLocks noChangeArrowheads="1"/>
                        </wps:cNvSpPr>
                        <wps:spPr bwMode="auto">
                          <a:xfrm>
                            <a:off x="401955" y="1816735"/>
                            <a:ext cx="4387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F00BD" w14:textId="15E81707" w:rsidR="003479AB" w:rsidRDefault="003479AB">
                              <w:r>
                                <w:rPr>
                                  <w:rFonts w:ascii="Arial" w:hAnsi="Arial" w:cs="Arial"/>
                                  <w:color w:val="000000"/>
                                  <w:sz w:val="18"/>
                                  <w:szCs w:val="18"/>
                                </w:rPr>
                                <w:t>% varies</w:t>
                              </w:r>
                            </w:p>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07F7A9C9" id="Canvas 193" o:spid="_x0000_s1029" editas="canvas" style="position:absolute;margin-left:-15.95pt;margin-top:-28.75pt;width:483pt;height:263.9pt;z-index:251671552" coordsize="61341,33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61341;height:33515;visibility:visible;mso-wrap-style:square">
                  <v:fill o:detectmouseclick="t"/>
                  <v:path o:connecttype="none"/>
                </v:shape>
                <v:rect id="Rectangle 5" o:spid="_x0000_s1031" style="position:absolute;left:742;width:60497;height:33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" stroked="f"/>
                <v:rect id="Rectangle 6" o:spid="_x0000_s1032" style="position:absolute;left:203;top:13093;width:633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" filled="f" strokeweight=".5pt"/>
                <v:rect id="Rectangle 7" o:spid="_x0000_s1033" style="position:absolute;left:2101;top:14065;width:2947;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" filled="f" stroked="f">
                  <v:textbox style="mso-fit-shape-to-text:t" inset="0,0,0,0">
                    <w:txbxContent>
                      <w:p w14:paraId="52EAEE8F" w14:textId="295C4F8F" w:rsidR="003479AB" w:rsidRDefault="003479AB">
                        <w:r>
                          <w:rPr>
                            <w:rFonts w:ascii="Arial" w:hAnsi="Arial" w:cs="Arial"/>
                            <w:color w:val="000000"/>
                            <w:sz w:val="18"/>
                            <w:szCs w:val="18"/>
                          </w:rPr>
                          <w:t>Fiber</w:t>
                        </w:r>
                      </w:p>
                    </w:txbxContent>
                  </v:textbox>
                </v:rect>
                <v:rect id="Rectangle 8" o:spid="_x0000_s1034" style="position:absolute;left:781;top:15417;width:534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5FCF77EC" w14:textId="4F91E1B4" w:rsidR="003479AB" w:rsidRDefault="003479AB">
                        <w:r>
                          <w:rPr>
                            <w:rFonts w:ascii="Arial" w:hAnsi="Arial" w:cs="Arial"/>
                            <w:color w:val="000000"/>
                            <w:sz w:val="18"/>
                            <w:szCs w:val="18"/>
                          </w:rPr>
                          <w:t>production</w:t>
                        </w:r>
                      </w:p>
                    </w:txbxContent>
                  </v:textbox>
                </v:rect>
                <v:rect id="Rectangle 9" o:spid="_x0000_s1035" style="position:absolute;left:7473;top:13093;width:6535;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" filled="f" strokeweight=".5pt"/>
                <v:rect id="Rectangle 10" o:spid="_x0000_s1036" style="position:absolute;left:8832;top:14065;width:394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N/wQAAANsAAAAPAAAAZHJzL2Rvd25yZXYueG1sRI/NigIx&#10;EITvC75DaMHbmlFh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I6543/BAAAA2wAAAA8AAAAA&#10;AAAAAAAAAAAABwIAAGRycy9kb3ducmV2LnhtbFBLBQYAAAAAAwADALcAAAD1AgAAAAA=&#10;" filled="f" stroked="f">
                  <v:textbox style="mso-fit-shape-to-text:t" inset="0,0,0,0">
                    <w:txbxContent>
                      <w:p w14:paraId="1D4938D9" w14:textId="3B8C5C5B" w:rsidR="003479AB" w:rsidRDefault="003479AB">
                        <w:r>
                          <w:rPr>
                            <w:rFonts w:ascii="Arial" w:hAnsi="Arial" w:cs="Arial"/>
                            <w:color w:val="000000"/>
                            <w:sz w:val="18"/>
                            <w:szCs w:val="18"/>
                          </w:rPr>
                          <w:t>Apparel</w:t>
                        </w:r>
                      </w:p>
                    </w:txbxContent>
                  </v:textbox>
                </v:rect>
                <v:rect id="Rectangle 11" o:spid="_x0000_s1037" style="position:absolute;left:8147;top:15417;width:534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781F8AA7" w14:textId="760381BD" w:rsidR="003479AB" w:rsidRDefault="003479AB">
                        <w:r>
                          <w:rPr>
                            <w:rFonts w:ascii="Arial" w:hAnsi="Arial" w:cs="Arial"/>
                            <w:color w:val="000000"/>
                            <w:sz w:val="18"/>
                            <w:szCs w:val="18"/>
                          </w:rPr>
                          <w:t>production</w:t>
                        </w:r>
                      </w:p>
                    </w:txbxContent>
                  </v:textbox>
                </v:rect>
                <v:rect id="Rectangle 12" o:spid="_x0000_s1038" style="position:absolute;left:29902;top:13093;width:6534;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" filled="f" strokeweight=".5pt"/>
                <v:rect id="Rectangle 13" o:spid="_x0000_s1039" style="position:absolute;left:30734;top:14065;width:5702;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" filled="f" stroked="f">
                  <v:textbox style="mso-fit-shape-to-text:t" inset="0,0,0,0">
                    <w:txbxContent>
                      <w:p w14:paraId="2C74DD97" w14:textId="456AC8CA" w:rsidR="003479AB" w:rsidRDefault="003479AB">
                        <w:r>
                          <w:rPr>
                            <w:rFonts w:ascii="Arial" w:hAnsi="Arial" w:cs="Arial"/>
                            <w:color w:val="000000"/>
                            <w:sz w:val="18"/>
                            <w:szCs w:val="18"/>
                          </w:rPr>
                          <w:t>Microfiber</w:t>
                        </w:r>
                      </w:p>
                    </w:txbxContent>
                  </v:textbox>
                </v:rect>
                <v:rect id="Rectangle 14" o:spid="_x0000_s1040" style="position:absolute;left:30543;top:15417;width:5404;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poHwQAAANsAAAAPAAAAZHJzL2Rvd25yZXYueG1sRI/NigIx&#10;EITvgu8QWvCmGc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FfymgfBAAAA2wAAAA8AAAAA&#10;AAAAAAAAAAAABwIAAGRycy9kb3ducmV2LnhtbFBLBQYAAAAAAwADALcAAAD1AgAAAAA=&#10;" filled="f" stroked="f">
                  <v:textbox style="mso-fit-shape-to-text:t" inset="0,0,0,0">
                    <w:txbxContent>
                      <w:p w14:paraId="61C3C4E9" w14:textId="66206C56" w:rsidR="003479AB" w:rsidRDefault="003479AB">
                        <w:r>
                          <w:rPr>
                            <w:rFonts w:ascii="Arial" w:hAnsi="Arial" w:cs="Arial"/>
                            <w:color w:val="000000"/>
                            <w:sz w:val="18"/>
                            <w:szCs w:val="18"/>
                          </w:rPr>
                          <w:t>generation</w:t>
                        </w:r>
                      </w:p>
                    </w:txbxContent>
                  </v:textbox>
                </v:rect>
                <v:rect id="Rectangle 15" o:spid="_x0000_s1041" style="position:absolute;left:14992;top:13093;width:6534;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" filled="f" strokeweight=".5pt"/>
                <v:rect id="Rectangle 16" o:spid="_x0000_s1042" style="position:absolute;left:16351;top:14065;width:394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73EFF019" w14:textId="4A3B273D" w:rsidR="003479AB" w:rsidRDefault="003479AB">
                        <w:r>
                          <w:rPr>
                            <w:rFonts w:ascii="Arial" w:hAnsi="Arial" w:cs="Arial"/>
                            <w:color w:val="000000"/>
                            <w:sz w:val="18"/>
                            <w:szCs w:val="18"/>
                          </w:rPr>
                          <w:t>Apparel</w:t>
                        </w:r>
                      </w:p>
                    </w:txbxContent>
                  </v:textbox>
                </v:rect>
                <v:rect id="Rectangle 17" o:spid="_x0000_s1043" style="position:absolute;left:17367;top:15417;width:1848;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17FCB792" w14:textId="1A6CFC46" w:rsidR="003479AB" w:rsidRDefault="003479AB">
                        <w:r>
                          <w:rPr>
                            <w:rFonts w:ascii="Arial" w:hAnsi="Arial" w:cs="Arial"/>
                            <w:color w:val="000000"/>
                            <w:sz w:val="18"/>
                            <w:szCs w:val="18"/>
                          </w:rPr>
                          <w:t>use</w:t>
                        </w:r>
                      </w:p>
                    </w:txbxContent>
                  </v:textbox>
                </v:rect>
                <v:rect id="Rectangle 18" o:spid="_x0000_s1044" style="position:absolute;left:22332;top:9956;width:6535;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" filled="f" strokeweight=".5pt"/>
                <v:rect id="Rectangle 19" o:spid="_x0000_s1045" style="position:absolute;left:23501;top:10928;width:432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14:paraId="2653DBCE" w14:textId="5D3B7338" w:rsidR="003479AB" w:rsidRDefault="003479AB">
                        <w:r>
                          <w:rPr>
                            <w:rFonts w:ascii="Arial" w:hAnsi="Arial" w:cs="Arial"/>
                            <w:color w:val="000000"/>
                            <w:sz w:val="18"/>
                            <w:szCs w:val="18"/>
                          </w:rPr>
                          <w:t>Machine</w:t>
                        </w:r>
                      </w:p>
                    </w:txbxContent>
                  </v:textbox>
                </v:rect>
                <v:rect id="Rectangle 20" o:spid="_x0000_s1046" style="position:absolute;left:23577;top:12268;width:419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D08D0C9" w14:textId="00E80883" w:rsidR="003479AB" w:rsidRDefault="003479AB">
                        <w:r>
                          <w:rPr>
                            <w:rFonts w:ascii="Arial" w:hAnsi="Arial" w:cs="Arial"/>
                            <w:color w:val="000000"/>
                            <w:sz w:val="18"/>
                            <w:szCs w:val="18"/>
                          </w:rPr>
                          <w:t>washing</w:t>
                        </w:r>
                      </w:p>
                    </w:txbxContent>
                  </v:textbox>
                </v:rect>
                <v:rect id="Rectangle 21" o:spid="_x0000_s1047" style="position:absolute;left:22332;top:16268;width:6535;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" filled="f" strokeweight=".5pt"/>
                <v:rect id="Rectangle 22" o:spid="_x0000_s1048" style="position:absolute;left:24276;top:17246;width:2736;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71EBB99D" w14:textId="1BC3F040" w:rsidR="003479AB" w:rsidRDefault="003479AB">
                        <w:r>
                          <w:rPr>
                            <w:rFonts w:ascii="Arial" w:hAnsi="Arial" w:cs="Arial"/>
                            <w:color w:val="000000"/>
                            <w:sz w:val="18"/>
                            <w:szCs w:val="18"/>
                          </w:rPr>
                          <w:t>Hand</w:t>
                        </w:r>
                      </w:p>
                    </w:txbxContent>
                  </v:textbox>
                </v:rect>
                <v:rect id="Rectangle 23" o:spid="_x0000_s1049" style="position:absolute;left:23577;top:18586;width:419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4E789C33" w14:textId="2843F8F4" w:rsidR="003479AB" w:rsidRDefault="003479AB">
                        <w:r>
                          <w:rPr>
                            <w:rFonts w:ascii="Arial" w:hAnsi="Arial" w:cs="Arial"/>
                            <w:color w:val="000000"/>
                            <w:sz w:val="18"/>
                            <w:szCs w:val="18"/>
                          </w:rPr>
                          <w:t>washing</w:t>
                        </w:r>
                      </w:p>
                    </w:txbxContent>
                  </v:textbox>
                </v:rect>
                <v:rect id="Rectangle 24" o:spid="_x0000_s1050" style="position:absolute;left:37433;top:16268;width:4838;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" filled="f" strokeweight=".5pt"/>
                <v:rect id="Rectangle 25" o:spid="_x0000_s1051" style="position:absolute;left:38080;top:17919;width:362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658E3EBD" w14:textId="31192C4C" w:rsidR="003479AB" w:rsidRDefault="003479AB">
                        <w:r>
                          <w:rPr>
                            <w:rFonts w:ascii="Arial" w:hAnsi="Arial" w:cs="Arial"/>
                            <w:color w:val="000000"/>
                            <w:sz w:val="18"/>
                            <w:szCs w:val="18"/>
                          </w:rPr>
                          <w:t>WWTP</w:t>
                        </w:r>
                      </w:p>
                    </w:txbxContent>
                  </v:textbox>
                </v:rect>
                <v:rect id="Rectangle 26" o:spid="_x0000_s1052" style="position:absolute;left:37433;top:9937;width:4838;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" filled="f" strokeweight=".5pt"/>
                <v:rect id="Rectangle 27" o:spid="_x0000_s1053" style="position:absolute;left:39141;top:10922;width:146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599F3090" w14:textId="193E4927" w:rsidR="003479AB" w:rsidRDefault="003479AB">
                        <w:r>
                          <w:rPr>
                            <w:rFonts w:ascii="Arial" w:hAnsi="Arial" w:cs="Arial"/>
                            <w:color w:val="000000"/>
                            <w:sz w:val="18"/>
                            <w:szCs w:val="18"/>
                          </w:rPr>
                          <w:t>No</w:t>
                        </w:r>
                      </w:p>
                    </w:txbxContent>
                  </v:textbox>
                </v:rect>
                <v:rect id="Rectangle 28" o:spid="_x0000_s1054" style="position:absolute;left:38080;top:12261;width:362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3154E921" w14:textId="6CF62ADD" w:rsidR="003479AB" w:rsidRDefault="003479AB">
                        <w:r>
                          <w:rPr>
                            <w:rFonts w:ascii="Arial" w:hAnsi="Arial" w:cs="Arial"/>
                            <w:color w:val="000000"/>
                            <w:sz w:val="18"/>
                            <w:szCs w:val="18"/>
                          </w:rPr>
                          <w:t>WWTP</w:t>
                        </w:r>
                      </w:p>
                    </w:txbxContent>
                  </v:textbox>
                </v:rect>
                <v:rect id="Rectangle 29" o:spid="_x0000_s1055" style="position:absolute;left:203;top:19970;width:633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" filled="f" strokeweight=".5pt"/>
                <v:rect id="Rectangle 30" o:spid="_x0000_s1056" style="position:absolute;left:742;top:20955;width:5914;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" filled="f" stroked="f">
                  <v:textbox style="mso-fit-shape-to-text:t" inset="0,0,0,0">
                    <w:txbxContent>
                      <w:p w14:paraId="31831209" w14:textId="2CB6B3EA" w:rsidR="003479AB" w:rsidRDefault="003479AB">
                        <w:r>
                          <w:rPr>
                            <w:rFonts w:ascii="Arial" w:hAnsi="Arial" w:cs="Arial"/>
                            <w:color w:val="000000"/>
                            <w:sz w:val="18"/>
                            <w:szCs w:val="18"/>
                          </w:rPr>
                          <w:t>Other fiber</w:t>
                        </w:r>
                      </w:p>
                    </w:txbxContent>
                  </v:textbox>
                </v:rect>
                <v:rect id="Rectangle 31" o:spid="_x0000_s1057" style="position:absolute;left:2197;top:22294;width:2419;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73C4FDDE" w14:textId="34324A00" w:rsidR="003479AB" w:rsidRDefault="003479AB">
                        <w:r>
                          <w:rPr>
                            <w:rFonts w:ascii="Arial" w:hAnsi="Arial" w:cs="Arial"/>
                            <w:color w:val="000000"/>
                            <w:sz w:val="18"/>
                            <w:szCs w:val="18"/>
                          </w:rPr>
                          <w:t>uses</w:t>
                        </w:r>
                      </w:p>
                    </w:txbxContent>
                  </v:textbox>
                </v:rect>
                <v:rect id="Rectangle 32" o:spid="_x0000_s1058" style="position:absolute;left:7473;top:19970;width:6535;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" filled="f" strokeweight=".5pt"/>
                <v:rect id="Rectangle 33" o:spid="_x0000_s1059" style="position:absolute;left:8089;top:20955;width:546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0348D451" w14:textId="5CF5E333" w:rsidR="003479AB" w:rsidRDefault="003479AB">
                        <w:r>
                          <w:rPr>
                            <w:rFonts w:ascii="Arial" w:hAnsi="Arial" w:cs="Arial"/>
                            <w:color w:val="000000"/>
                            <w:sz w:val="18"/>
                            <w:szCs w:val="18"/>
                          </w:rPr>
                          <w:t>Production</w:t>
                        </w:r>
                      </w:p>
                    </w:txbxContent>
                  </v:textbox>
                </v:rect>
                <v:rect id="Rectangle 34" o:spid="_x0000_s1060" style="position:absolute;left:9296;top:22294;width:2991;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6FF61AEA" w14:textId="16BE2E07" w:rsidR="003479AB" w:rsidRDefault="003479AB">
                        <w:r>
                          <w:rPr>
                            <w:rFonts w:ascii="Arial" w:hAnsi="Arial" w:cs="Arial"/>
                            <w:color w:val="000000"/>
                            <w:sz w:val="18"/>
                            <w:szCs w:val="18"/>
                          </w:rPr>
                          <w:t>waste</w:t>
                        </w:r>
                      </w:p>
                    </w:txbxContent>
                  </v:textbox>
                </v:rect>
                <v:rect id="Rectangle 35" o:spid="_x0000_s1061" style="position:absolute;left:14992;top:19970;width:6534;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" filled="f" strokeweight=".5pt"/>
                <v:rect id="Rectangle 36" o:spid="_x0000_s1062" style="position:absolute;left:15722;top:20955;width:203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537D4695" w14:textId="3BFDFFC6" w:rsidR="003479AB" w:rsidRDefault="003479AB">
                        <w:r>
                          <w:rPr>
                            <w:rFonts w:ascii="Arial" w:hAnsi="Arial" w:cs="Arial"/>
                            <w:color w:val="000000"/>
                            <w:sz w:val="18"/>
                            <w:szCs w:val="18"/>
                          </w:rPr>
                          <w:t>End</w:t>
                        </w:r>
                      </w:p>
                    </w:txbxContent>
                  </v:textbox>
                </v:rect>
                <v:rect id="Rectangle 37" o:spid="_x0000_s1063" style="position:absolute;left:17697;top:20955;width:38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3CC1D64B" w14:textId="6D689806" w:rsidR="003479AB" w:rsidRDefault="003479AB">
                        <w:r>
                          <w:rPr>
                            <w:rFonts w:ascii="Arial" w:hAnsi="Arial" w:cs="Arial"/>
                            <w:color w:val="000000"/>
                            <w:sz w:val="18"/>
                            <w:szCs w:val="18"/>
                          </w:rPr>
                          <w:t>-</w:t>
                        </w:r>
                      </w:p>
                    </w:txbxContent>
                  </v:textbox>
                </v:rect>
                <v:rect id="Rectangle 38" o:spid="_x0000_s1064" style="position:absolute;left:18072;top:20955;width:95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4152EFA8" w14:textId="0042928D" w:rsidR="003479AB" w:rsidRDefault="003479AB">
                        <w:r>
                          <w:rPr>
                            <w:rFonts w:ascii="Arial" w:hAnsi="Arial" w:cs="Arial"/>
                            <w:color w:val="000000"/>
                            <w:sz w:val="18"/>
                            <w:szCs w:val="18"/>
                          </w:rPr>
                          <w:t>of</w:t>
                        </w:r>
                      </w:p>
                    </w:txbxContent>
                  </v:textbox>
                </v:rect>
                <v:rect id="Rectangle 39" o:spid="_x0000_s1065" style="position:absolute;left:18999;top:20955;width:38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" filled="f" stroked="f">
                  <v:textbox style="mso-fit-shape-to-text:t" inset="0,0,0,0">
                    <w:txbxContent>
                      <w:p w14:paraId="1AA05319" w14:textId="169B872B" w:rsidR="003479AB" w:rsidRDefault="003479AB">
                        <w:r>
                          <w:rPr>
                            <w:rFonts w:ascii="Arial" w:hAnsi="Arial" w:cs="Arial"/>
                            <w:color w:val="000000"/>
                            <w:sz w:val="18"/>
                            <w:szCs w:val="18"/>
                          </w:rPr>
                          <w:t>-</w:t>
                        </w:r>
                      </w:p>
                    </w:txbxContent>
                  </v:textbox>
                </v:rect>
                <v:rect id="Rectangle 40" o:spid="_x0000_s1066" style="position:absolute;left:19373;top:20955;width:146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4B83499C" w14:textId="0E3285DA" w:rsidR="003479AB" w:rsidRDefault="003479AB">
                        <w:r>
                          <w:rPr>
                            <w:rFonts w:ascii="Arial" w:hAnsi="Arial" w:cs="Arial"/>
                            <w:color w:val="000000"/>
                            <w:sz w:val="18"/>
                            <w:szCs w:val="18"/>
                          </w:rPr>
                          <w:t>life</w:t>
                        </w:r>
                      </w:p>
                    </w:txbxContent>
                  </v:textbox>
                </v:rect>
                <v:rect id="Rectangle 41" o:spid="_x0000_s1067" style="position:absolute;left:16408;top:22294;width:3816;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h1ywQAAANsAAAAPAAAAZHJzL2Rvd25yZXYueG1sRI/disIw&#10;FITvF3yHcATv1lQX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EzuHXLBAAAA2wAAAA8AAAAA&#10;AAAAAAAAAAAABwIAAGRycy9kb3ducmV2LnhtbFBLBQYAAAAAAwADALcAAAD1AgAAAAA=&#10;" filled="f" stroked="f">
                  <v:textbox style="mso-fit-shape-to-text:t" inset="0,0,0,0">
                    <w:txbxContent>
                      <w:p w14:paraId="2F5C064D" w14:textId="4DBE3796" w:rsidR="003479AB" w:rsidRDefault="003479AB">
                        <w:r>
                          <w:rPr>
                            <w:rFonts w:ascii="Arial" w:hAnsi="Arial" w:cs="Arial"/>
                            <w:color w:val="000000"/>
                            <w:sz w:val="18"/>
                            <w:szCs w:val="18"/>
                          </w:rPr>
                          <w:t>apparel</w:t>
                        </w:r>
                      </w:p>
                    </w:txbxContent>
                  </v:textbox>
                </v:rect>
                <v:rect id="Rectangle 42" o:spid="_x0000_s1068" style="position:absolute;left:51955;top:6191;width:751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" filled="f" strokeweight=".5pt"/>
                <v:rect id="Rectangle 43" o:spid="_x0000_s1069" style="position:absolute;left:52552;top:7907;width:6699;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" filled="f" stroked="f">
                  <v:textbox style="mso-fit-shape-to-text:t" inset="0,0,0,0">
                    <w:txbxContent>
                      <w:p w14:paraId="5030E4D8" w14:textId="38B30192" w:rsidR="003479AB" w:rsidRDefault="003479AB">
                        <w:r>
                          <w:rPr>
                            <w:rFonts w:ascii="Arial" w:hAnsi="Arial" w:cs="Arial"/>
                            <w:color w:val="000000"/>
                            <w:sz w:val="18"/>
                            <w:szCs w:val="18"/>
                          </w:rPr>
                          <w:t>Waterbodies</w:t>
                        </w:r>
                      </w:p>
                    </w:txbxContent>
                  </v:textbox>
                </v:rect>
                <v:rect id="Rectangle 44" o:spid="_x0000_s1070" style="position:absolute;left:56864;top:7175;width:692;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49A3A69C" w14:textId="38889D0B" w:rsidR="003479AB" w:rsidRDefault="003479AB"/>
                    </w:txbxContent>
                  </v:textbox>
                </v:rect>
                <v:rect id="Rectangle 46" o:spid="_x0000_s1071" style="position:absolute;left:51955;top:13049;width:751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" filled="f" strokeweight=".5pt"/>
                <v:rect id="Rectangle 47" o:spid="_x0000_s1072" style="position:absolute;left:52155;top:13845;width:7462;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" filled="f" stroked="f">
                  <v:textbox style="mso-fit-shape-to-text:t" inset="0,0,0,0">
                    <w:txbxContent>
                      <w:p w14:paraId="0AE29806" w14:textId="77777777" w:rsidR="003479AB" w:rsidRDefault="003479AB" w:rsidP="00C94A42">
                        <w:pPr>
                          <w:jc w:val="center"/>
                          <w:rPr>
                            <w:rFonts w:ascii="Arial" w:hAnsi="Arial" w:cs="Arial"/>
                            <w:color w:val="000000"/>
                            <w:sz w:val="18"/>
                            <w:szCs w:val="18"/>
                          </w:rPr>
                        </w:pPr>
                        <w:r>
                          <w:rPr>
                            <w:rFonts w:ascii="Arial" w:hAnsi="Arial" w:cs="Arial"/>
                            <w:color w:val="000000"/>
                            <w:sz w:val="18"/>
                            <w:szCs w:val="18"/>
                          </w:rPr>
                          <w:t>Terrestrial</w:t>
                        </w:r>
                      </w:p>
                      <w:p w14:paraId="0F978852" w14:textId="31EECC30" w:rsidR="003479AB" w:rsidRDefault="003479AB" w:rsidP="00C94A42">
                        <w:r>
                          <w:rPr>
                            <w:rFonts w:ascii="Arial" w:hAnsi="Arial" w:cs="Arial"/>
                            <w:color w:val="000000"/>
                            <w:sz w:val="18"/>
                            <w:szCs w:val="18"/>
                          </w:rPr>
                          <w:t>Environments</w:t>
                        </w:r>
                      </w:p>
                    </w:txbxContent>
                  </v:textbox>
                </v:rect>
                <v:rect id="Rectangle 48" o:spid="_x0000_s1073" style="position:absolute;left:51955;top:19088;width:751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" filled="f" strokeweight=".5pt"/>
                <v:rect id="Rectangle 49" o:spid="_x0000_s1074" style="position:absolute;left:53822;top:20739;width:3626;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5748C1E1" w14:textId="5FBEC02B" w:rsidR="003479AB" w:rsidRDefault="003479AB">
                        <w:r>
                          <w:rPr>
                            <w:rFonts w:ascii="Arial" w:hAnsi="Arial" w:cs="Arial"/>
                            <w:color w:val="000000"/>
                            <w:sz w:val="18"/>
                            <w:szCs w:val="18"/>
                          </w:rPr>
                          <w:t>Landfill</w:t>
                        </w:r>
                      </w:p>
                    </w:txbxContent>
                  </v:textbox>
                </v:rect>
                <v:rect id="Rectangle 50" o:spid="_x0000_s1075" style="position:absolute;left:51955;top:24936;width:751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" filled="f" strokeweight=".5pt"/>
                <v:rect id="Rectangle 51" o:spid="_x0000_s1076" style="position:absolute;left:52711;top:26587;width:591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1491E77B" w14:textId="05A3BD20" w:rsidR="003479AB" w:rsidRDefault="003479AB">
                        <w:r>
                          <w:rPr>
                            <w:rFonts w:ascii="Arial" w:hAnsi="Arial" w:cs="Arial"/>
                            <w:color w:val="000000"/>
                            <w:sz w:val="18"/>
                            <w:szCs w:val="18"/>
                          </w:rPr>
                          <w:t>Incineration</w:t>
                        </w:r>
                      </w:p>
                    </w:txbxContent>
                  </v:textbox>
                </v:rect>
                <v:rect id="Rectangle 52" o:spid="_x0000_s1077" style="position:absolute;left:43611;top:16268;width:6782;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" filled="f" strokeweight=".5pt"/>
                <v:rect id="Rectangle 53" o:spid="_x0000_s1078" style="position:absolute;left:44284;top:16567;width:559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0E4AE638" w14:textId="0FD182E4" w:rsidR="003479AB" w:rsidRDefault="003479AB">
                        <w:r>
                          <w:rPr>
                            <w:rFonts w:ascii="Arial" w:hAnsi="Arial" w:cs="Arial"/>
                            <w:color w:val="000000"/>
                            <w:sz w:val="18"/>
                            <w:szCs w:val="18"/>
                          </w:rPr>
                          <w:t>Microfibers</w:t>
                        </w:r>
                      </w:p>
                    </w:txbxContent>
                  </v:textbox>
                </v:rect>
                <v:rect id="Rectangle 54" o:spid="_x0000_s1079" style="position:absolute;left:46577;top:17919;width:895;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" filled="f" stroked="f">
                  <v:textbox style="mso-fit-shape-to-text:t" inset="0,0,0,0">
                    <w:txbxContent>
                      <w:p w14:paraId="57B51825" w14:textId="069F701C" w:rsidR="003479AB" w:rsidRDefault="003479AB">
                        <w:r>
                          <w:rPr>
                            <w:rFonts w:ascii="Arial" w:hAnsi="Arial" w:cs="Arial"/>
                            <w:color w:val="000000"/>
                            <w:sz w:val="18"/>
                            <w:szCs w:val="18"/>
                          </w:rPr>
                          <w:t>in</w:t>
                        </w:r>
                      </w:p>
                    </w:txbxContent>
                  </v:textbox>
                </v:rect>
                <v:rect id="Rectangle 55" o:spid="_x0000_s1080" style="position:absolute;left:45370;top:19259;width:3372;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" filled="f" stroked="f">
                  <v:textbox style="mso-fit-shape-to-text:t" inset="0,0,0,0">
                    <w:txbxContent>
                      <w:p w14:paraId="594A85B0" w14:textId="28A9121E" w:rsidR="003479AB" w:rsidRDefault="003479AB">
                        <w:r>
                          <w:rPr>
                            <w:rFonts w:ascii="Arial" w:hAnsi="Arial" w:cs="Arial"/>
                            <w:color w:val="000000"/>
                            <w:sz w:val="18"/>
                            <w:szCs w:val="18"/>
                          </w:rPr>
                          <w:t>sludge</w:t>
                        </w:r>
                      </w:p>
                    </w:txbxContent>
                  </v:textbox>
                </v:rect>
                <v:rect id="Rectangle 56" o:spid="_x0000_s1081" style="position:absolute;left:43611;top:9937;width:6782;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" filled="f" strokeweight=".5pt"/>
                <v:rect id="Rectangle 57" o:spid="_x0000_s1082" style="position:absolute;left:44284;top:10242;width:5898;height:1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" filled="f" stroked="f">
                  <v:textbox style="mso-fit-shape-to-text:t" inset="0,0,0,0">
                    <w:txbxContent>
                      <w:p w14:paraId="42D46296" w14:textId="6C75B46C" w:rsidR="003479AB" w:rsidRDefault="003479AB">
                        <w:r>
                          <w:rPr>
                            <w:rFonts w:ascii="Arial" w:hAnsi="Arial" w:cs="Arial"/>
                            <w:color w:val="000000"/>
                            <w:sz w:val="18"/>
                            <w:szCs w:val="18"/>
                          </w:rPr>
                          <w:t>Microfibers</w:t>
                        </w:r>
                      </w:p>
                    </w:txbxContent>
                  </v:textbox>
                </v:rect>
                <v:rect id="Rectangle 58" o:spid="_x0000_s1083" style="position:absolute;left:46577;top:11582;width:89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" filled="f" stroked="f">
                  <v:textbox style="mso-fit-shape-to-text:t" inset="0,0,0,0">
                    <w:txbxContent>
                      <w:p w14:paraId="5A1DE1E1" w14:textId="057F9223" w:rsidR="003479AB" w:rsidRDefault="003479AB">
                        <w:r>
                          <w:rPr>
                            <w:rFonts w:ascii="Arial" w:hAnsi="Arial" w:cs="Arial"/>
                            <w:color w:val="000000"/>
                            <w:sz w:val="18"/>
                            <w:szCs w:val="18"/>
                          </w:rPr>
                          <w:t xml:space="preserve">in </w:t>
                        </w:r>
                      </w:p>
                    </w:txbxContent>
                  </v:textbox>
                </v:rect>
                <v:rect id="Rectangle 59" o:spid="_x0000_s1084" style="position:absolute;left:44208;top:12934;width:6047;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" filled="f" stroked="f">
                  <v:textbox style="mso-fit-shape-to-text:t" inset="0,0,0,0">
                    <w:txbxContent>
                      <w:p w14:paraId="07A574CA" w14:textId="1A84665B" w:rsidR="003479AB" w:rsidRDefault="003479AB">
                        <w:r>
                          <w:rPr>
                            <w:rFonts w:ascii="Arial" w:hAnsi="Arial" w:cs="Arial"/>
                            <w:color w:val="000000"/>
                            <w:sz w:val="18"/>
                            <w:szCs w:val="18"/>
                          </w:rPr>
                          <w:t>wastewater</w:t>
                        </w:r>
                      </w:p>
                    </w:txbxContent>
                  </v:textbox>
                </v:rect>
                <v:shape id="Freeform 60" o:spid="_x0000_s1085" style="position:absolute;left:6540;top:15138;width:933;height:375;visibility:visible;mso-wrap-style:square;v-text-anchor:top" coordsize="14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" path="m,20r98,l98,40,,40,,20xm89,r58,30l89,59,89,xe" fillcolor="#c00000" strokecolor="#c00000" strokeweight="0">
                  <v:path arrowok="t" o:connecttype="custom" o:connectlocs="0,12700;62230,12700;62230,25400;0,25400;0,12700;56515,0;93345,19050;56515,37465;56515,0" o:connectangles="0,0,0,0,0,0,0,0,0"/>
                  <o:lock v:ext="edit" verticies="t"/>
                </v:shape>
                <v:shape id="Freeform 61" o:spid="_x0000_s1086" style="position:absolute;left:14008;top:15138;width:984;height:375;visibility:visible;mso-wrap-style:square;v-text-anchor:top" coordsize="15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" path="m,20r106,l106,40,,40,,20xm96,r59,30l96,59,96,xe" fillcolor="#c00000" strokecolor="#c00000" strokeweight="0">
                  <v:path arrowok="t" o:connecttype="custom" o:connectlocs="0,12700;67310,12700;67310,25400;0,25400;0,12700;60960,0;98425,19050;60960,37465;60960,0" o:connectangles="0,0,0,0,0,0,0,0,0"/>
                  <o:lock v:ext="edit" verticies="t"/>
                </v:shape>
                <v:shape id="Freeform 62" o:spid="_x0000_s1087" style="position:absolute;left:21469;top:12192;width:952;height:3149;visibility:visible;mso-wrap-style:square;v-text-anchor:top" coordsize="150,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" path="m18,496l133,49,114,44,,491r18,5xm150,64l136,,93,49r57,15xe" fillcolor="#c00000" strokecolor="#c00000" strokeweight="0">
                  <v:path arrowok="t" o:connecttype="custom" o:connectlocs="11430,314960;84455,31115;72390,27940;0,311785;11430,314960;95250,40640;86360,0;59055,31115;95250,40640" o:connectangles="0,0,0,0,0,0,0,0,0"/>
                  <o:lock v:ext="edit" verticies="t"/>
                </v:shape>
                <v:shape id="Freeform 63" o:spid="_x0000_s1088" style="position:absolute;left:21469;top:15309;width:984;height:3233;visibility:visible;mso-wrap-style:square;v-text-anchor:top" coordsize="155,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" path="m18,l138,459r-19,5l,5,18,xm155,445r-14,64l98,460r57,-15xe" fillcolor="#c00000" strokecolor="#c00000" strokeweight="0">
                  <v:path arrowok="t" o:connecttype="custom" o:connectlocs="11430,0;87630,291465;75565,294640;0,3175;11430,0;98425,282575;89535,323215;62230,292100;98425,282575" o:connectangles="0,0,0,0,0,0,0,0,0"/>
                  <o:lock v:ext="edit" verticies="t"/>
                </v:shape>
                <v:shape id="Freeform 64" o:spid="_x0000_s1089" style="position:absolute;left:3238;top:17564;width:368;height:2406;visibility:visible;mso-wrap-style:square;v-text-anchor:top" coordsize="58,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" path="m39,r,330l19,330,19,,39,xm58,320l29,379,,320r58,xe" fillcolor="#c00000" strokecolor="#c00000" strokeweight="0">
                  <v:path arrowok="t" o:connecttype="custom" o:connectlocs="24765,0;24765,209550;12065,209550;12065,0;24765,0;36830,203200;18415,240665;0,203200;36830,203200" o:connectangles="0,0,0,0,0,0,0,0,0"/>
                  <o:lock v:ext="edit" verticies="t"/>
                </v:shape>
                <v:shape id="Freeform 65" o:spid="_x0000_s1090" style="position:absolute;left:10706;top:17564;width:374;height:2406;visibility:visible;mso-wrap-style:square;v-text-anchor:top" coordsize="59,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" path="m39,r,330l20,330,20,,39,xm59,320l29,379,,320r59,xe" fillcolor="#c00000" strokecolor="#c00000" strokeweight="0">
                  <v:path arrowok="t" o:connecttype="custom" o:connectlocs="24765,0;24765,209550;12700,209550;12700,0;24765,0;37465,203200;18415,240665;0,203200;37465,203200" o:connectangles="0,0,0,0,0,0,0,0,0"/>
                  <o:lock v:ext="edit" verticies="t"/>
                </v:shape>
                <v:shape id="Freeform 66" o:spid="_x0000_s1091" style="position:absolute;left:18224;top:17564;width:368;height:2406;visibility:visible;mso-wrap-style:square;v-text-anchor:top" coordsize="58,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" path="m39,r,330l19,330,19,,39,xm58,320l29,379,,320r58,xe" fillcolor="#c00000" strokecolor="#c00000" strokeweight="0">
                  <v:path arrowok="t" o:connecttype="custom" o:connectlocs="24765,0;24765,209550;12065,209550;12065,0;24765,0;36830,203200;18415,240665;0,203200;36830,203200" o:connectangles="0,0,0,0,0,0,0,0,0"/>
                  <o:lock v:ext="edit" verticies="t"/>
                </v:shape>
                <v:shape id="Freeform 67" o:spid="_x0000_s1092" style="position:absolute;left:28809;top:12172;width:1156;height:3156;visibility:visible;mso-wrap-style:square;v-text-anchor:top" coordsize="182,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" path="m18,l166,447r-19,6l,6,18,xm182,432r-10,65l126,450r56,-18xe" fillcolor="#5b9bd5" strokecolor="#5b9bd5" strokeweight="0">
                  <v:path arrowok="t" o:connecttype="custom" o:connectlocs="11430,0;105410,283845;93345,287655;0,3810;11430,0;115570,274320;109220,315595;80010,285750;115570,274320" o:connectangles="0,0,0,0,0,0,0,0,0"/>
                  <o:lock v:ext="edit" verticies="t"/>
                </v:shape>
                <v:shape id="Freeform 68" o:spid="_x0000_s1093" style="position:absolute;left:28809;top:15328;width:1156;height:3188;visibility:visible;mso-wrap-style:square;v-text-anchor:top" coordsize="182,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" path="m18,502l166,49,148,43,,496r18,6xm182,65l172,,126,46r56,19xe" fillcolor="#5b9bd5" strokecolor="#5b9bd5" strokeweight="0">
                  <v:path arrowok="t" o:connecttype="custom" o:connectlocs="11430,318770;105410,31115;93980,27305;0,314960;11430,318770;115570,41275;109220,0;80010,29210;115570,41275" o:connectangles="0,0,0,0,0,0,0,0,0"/>
                  <o:lock v:ext="edit" verticies="t"/>
                </v:shape>
                <v:shape id="Freeform 69" o:spid="_x0000_s1094" style="position:absolute;left:36379;top:12172;width:1117;height:3175;visibility:visible;mso-wrap-style:square;v-text-anchor:top" coordsize="17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" path="m19,500l160,50,142,44,,494r19,6xm176,65l166,,120,47r56,18xe" fillcolor="#5b9bd5" strokecolor="#5b9bd5" strokeweight="0">
                  <v:path arrowok="t" o:connecttype="custom" o:connectlocs="12065,317500;101600,31750;90170,27940;0,313690;12065,317500;111760,41275;105410,0;76200,29845;111760,41275" o:connectangles="0,0,0,0,0,0,0,0,0"/>
                  <o:lock v:ext="edit" verticies="t"/>
                </v:shape>
                <v:shape id="Freeform 70" o:spid="_x0000_s1095" style="position:absolute;left:36379;top:15309;width:1117;height:3194;visibility:visible;mso-wrap-style:square;v-text-anchor:top" coordsize="176,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" path="m19,l160,453r-18,6l,6,19,xm176,438r-10,65l120,455r56,-17xe" fillcolor="#5b9bd5" strokecolor="#5b9bd5" strokeweight="0">
                  <v:path arrowok="t" o:connecttype="custom" o:connectlocs="12065,0;101600,287655;90170,291465;0,3810;12065,0;111760,278130;105410,319405;76200,288925;111760,278130" o:connectangles="0,0,0,0,0,0,0,0,0"/>
                  <o:lock v:ext="edit" verticies="t"/>
                </v:shape>
                <v:shape id="Freeform 71" o:spid="_x0000_s1096" style="position:absolute;left:42214;top:12172;width:1505;height:6344;visibility:visible;mso-wrap-style:square;v-text-anchor:top" coordsize="237,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" path="m19,999l220,50,201,46,,994r19,5xm237,64l220,,180,52r57,12xe" fillcolor="#5b9bd5" strokecolor="#5b9bd5" strokeweight="0">
                  <v:path arrowok="t" o:connecttype="custom" o:connectlocs="12065,634365;139700,31750;127635,29210;0,631190;12065,634365;150495,40640;139700,0;114300,33020;150495,40640" o:connectangles="0,0,0,0,0,0,0,0,0"/>
                  <o:lock v:ext="edit" verticies="t"/>
                </v:shape>
                <v:shape id="Freeform 72" o:spid="_x0000_s1097" style="position:absolute;left:42271;top:18313;width:1340;height:375;visibility:visible;mso-wrap-style:square;v-text-anchor:top" coordsize="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" path="m,20r163,l163,39,,39,,20xm153,r58,30l153,59,153,xe" fillcolor="#bf9000" strokecolor="#bf9000" strokeweight="0">
                  <v:path arrowok="t" o:connecttype="custom" o:connectlocs="0,12700;103505,12700;103505,24765;0,24765;0,12700;97155,0;133985,19050;97155,37465;97155,0" o:connectangles="0,0,0,0,0,0,0,0,0"/>
                  <o:lock v:ext="edit" verticies="t"/>
                </v:shape>
                <v:shape id="Freeform 73" o:spid="_x0000_s1098" style="position:absolute;left:42271;top:11995;width:1340;height:368;visibility:visible;mso-wrap-style:square;v-text-anchor:top" coordsize="2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" path="m,41l163,39r,-20l,21,,41xm153,58l211,28,153,r,58xe" fillcolor="#5b9bd5" strokecolor="#5b9bd5" strokeweight="0">
                  <v:path arrowok="t" o:connecttype="custom" o:connectlocs="0,26035;103505,24765;103505,12065;0,13335;0,26035;97155,36830;133985,17780;97155,0;97155,36830" o:connectangles="0,0,0,0,0,0,0,0,0"/>
                  <o:lock v:ext="edit" verticies="t"/>
                </v:shape>
                <v:shape id="Freeform 74" o:spid="_x0000_s1099" style="position:absolute;left:50336;top:8426;width:1645;height:3772;visibility:visible;mso-wrap-style:square;v-text-anchor:top" coordsize="259,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" path="m18,594l245,49,227,41,,586r18,8xm259,65l255,,205,43r54,22xe" fillcolor="#5b9bd5" strokecolor="#5b9bd5" strokeweight="0">
                  <v:path arrowok="t" o:connecttype="custom" o:connectlocs="11430,377190;155575,31115;144145,26035;0,372110;11430,377190;164465,41275;161925,0;130175,27305;164465,41275" o:connectangles="0,0,0,0,0,0,0,0,0"/>
                  <o:lock v:ext="edit" verticies="t"/>
                </v:shape>
                <v:shape id="Freeform 75" o:spid="_x0000_s1100" style="position:absolute;left:50330;top:18491;width:1740;height:8680;visibility:visible;mso-wrap-style:square;v-text-anchor:top" coordsize="274,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" path="m19,l257,1317r-20,4l,3,19,xm274,1304r-18,63l217,1314r57,-10xe" fillcolor="#bf9000" strokecolor="#bf9000" strokeweight="0">
                  <v:path arrowok="t" o:connecttype="custom" o:connectlocs="12065,0;163195,836295;150495,838835;0,1905;12065,0;173990,828040;162560,868045;137795,834390;173990,828040" o:connectangles="0,0,0,0,0,0,0,0,0"/>
                  <o:lock v:ext="edit" verticies="t"/>
                </v:shape>
                <v:shape id="Freeform 76" o:spid="_x0000_s1101" style="position:absolute;left:50336;top:18472;width:1619;height:2851;visibility:visible;mso-wrap-style:square;v-text-anchor:top" coordsize="25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" path="m17,l240,401r-17,10l,9,17,xm252,383r3,66l201,412r51,-29xe" fillcolor="#bf9000" strokecolor="#bf9000" strokeweight="0">
                  <v:path arrowok="t" o:connecttype="custom" o:connectlocs="10795,0;152400,254635;141605,260985;0,5715;10795,0;160020,243205;161925,285115;127635,261620;160020,243205" o:connectangles="0,0,0,0,0,0,0,0,0"/>
                  <o:lock v:ext="edit" verticies="t"/>
                </v:shape>
                <v:shape id="Freeform 77" o:spid="_x0000_s1102" style="position:absolute;left:50336;top:12731;width:1619;height:2553;visibility:visible;mso-wrap-style:square;v-text-anchor:top" coordsize="255,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" path="m17,l237,356r-16,10l,10,17,xm249,337r6,65l199,368r50,-31xe" fillcolor="#5b9bd5" strokecolor="#5b9bd5" strokeweight="0">
                  <v:path arrowok="t" o:connecttype="custom" o:connectlocs="10795,0;150495,226060;140335,232410;0,6350;10795,0;158115,213995;161925,255270;126365,233680;158115,213995" o:connectangles="0,0,0,0,0,0,0,0,0"/>
                  <o:lock v:ext="edit" verticies="t"/>
                </v:shape>
                <v:shape id="Freeform 78" o:spid="_x0000_s1103" style="position:absolute;left:50336;top:15284;width:1619;height:3245;visibility:visible;mso-wrap-style:square;v-text-anchor:top" coordsize="25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" path="m18,511l242,48,225,40,,502r18,9xm255,66l255,,203,40r52,26xe" fillcolor="#bf9000" strokecolor="#bf9000" strokeweight="0">
                  <v:path arrowok="t" o:connecttype="custom" o:connectlocs="11430,324485;153670,30480;142875,25400;0,318770;11430,324485;161925,41910;161925,0;128905,25400;161925,41910" o:connectangles="0,0,0,0,0,0,0,0,0"/>
                  <o:lock v:ext="edit" verticies="t"/>
                </v:shape>
                <v:shape id="Freeform 79" o:spid="_x0000_s1104" style="position:absolute;left:50330;top:8426;width:1752;height:10084;visibility:visible;mso-wrap-style:square;v-text-anchor:top" coordsize="276,1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" path="m19,1588l258,50,238,47,,1585r19,3xm276,63l256,,218,53r58,10xe" fillcolor="#bf9000" strokecolor="#bf9000" strokeweight="0">
                  <v:path arrowok="t" o:connecttype="custom" o:connectlocs="12065,1008380;163830,31750;151130,29845;0,1006475;12065,1008380;175260,40005;162560,0;138430,33655;175260,40005" o:connectangles="0,0,0,0,0,0,0,0,0"/>
                  <o:lock v:ext="edit" verticies="t"/>
                </v:shape>
                <v:rect id="Rectangle 80" o:spid="_x0000_s1105" style="position:absolute;left:11658;top:18167;width:229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1F06B120" w14:textId="72787F42" w:rsidR="003479AB" w:rsidRDefault="003479AB">
                        <w:r>
                          <w:rPr>
                            <w:rFonts w:ascii="Arial" w:hAnsi="Arial" w:cs="Arial"/>
                            <w:color w:val="000000"/>
                            <w:sz w:val="18"/>
                            <w:szCs w:val="18"/>
                          </w:rPr>
                          <w:t>20%</w:t>
                        </w:r>
                      </w:p>
                    </w:txbxContent>
                  </v:textbox>
                </v:rect>
                <v:rect id="Rectangle 81" o:spid="_x0000_s1106" style="position:absolute;left:18618;top:18211;width:1308;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28809F3B" w14:textId="1D6C1D3A" w:rsidR="003479AB" w:rsidRDefault="003479AB">
                        <w:r>
                          <w:rPr>
                            <w:rFonts w:ascii="Arial" w:hAnsi="Arial" w:cs="Arial"/>
                            <w:color w:val="000000"/>
                            <w:sz w:val="18"/>
                            <w:szCs w:val="18"/>
                          </w:rPr>
                          <w:t xml:space="preserve">~5 </w:t>
                        </w:r>
                      </w:p>
                    </w:txbxContent>
                  </v:textbox>
                </v:rect>
                <v:rect id="Rectangle 82" o:spid="_x0000_s1107" style="position:absolute;left:20193;top:18211;width:1524;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14B0D74B" w14:textId="4D8D04A9" w:rsidR="003479AB" w:rsidRDefault="003479AB">
                        <w:r>
                          <w:rPr>
                            <w:rFonts w:ascii="Arial" w:hAnsi="Arial" w:cs="Arial"/>
                            <w:color w:val="000000"/>
                            <w:sz w:val="18"/>
                            <w:szCs w:val="18"/>
                          </w:rPr>
                          <w:t>yrs</w:t>
                        </w:r>
                      </w:p>
                    </w:txbxContent>
                  </v:textbox>
                </v:rect>
                <v:rect id="Rectangle 83" o:spid="_x0000_s1108" style="position:absolute;left:4019;top:18167;width:438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" filled="f" stroked="f">
                  <v:textbox style="mso-fit-shape-to-text:t" inset="0,0,0,0">
                    <w:txbxContent>
                      <w:p w14:paraId="145F00BD" w14:textId="15E81707" w:rsidR="003479AB" w:rsidRDefault="003479AB">
                        <w:r>
                          <w:rPr>
                            <w:rFonts w:ascii="Arial" w:hAnsi="Arial" w:cs="Arial"/>
                            <w:color w:val="000000"/>
                            <w:sz w:val="18"/>
                            <w:szCs w:val="18"/>
                          </w:rPr>
                          <w:t>% varies</w:t>
                        </w:r>
                      </w:p>
                    </w:txbxContent>
                  </v:textbox>
                </v:rect>
              </v:group>
            </w:pict>
          </mc:Fallback>
        </mc:AlternateContent>
      </w:r>
    </w:p>
    <w:p w14:paraId="4F65A9B5" w14:textId="66964E71" w:rsidR="006946C9" w:rsidRDefault="006946C9"/>
    <w:p w14:paraId="1370BFE3" w14:textId="77777777" w:rsidR="00AE70E6" w:rsidRDefault="00AE70E6" w:rsidP="004B128B">
      <w:pPr>
        <w:pStyle w:val="SMcaption"/>
      </w:pPr>
    </w:p>
    <w:p w14:paraId="6EC1FFDB" w14:textId="77777777" w:rsidR="00AE70E6" w:rsidRDefault="00AE70E6" w:rsidP="004B128B">
      <w:pPr>
        <w:pStyle w:val="SMcaption"/>
      </w:pPr>
    </w:p>
    <w:p w14:paraId="2CB82321" w14:textId="2F8148BE" w:rsidR="004B128B" w:rsidRPr="004B128B" w:rsidRDefault="00AE70E6" w:rsidP="004B128B">
      <w:pPr>
        <w:pStyle w:val="SMcaption"/>
      </w:pPr>
      <w:r w:rsidRPr="004B128B">
        <w:rPr>
          <w:noProof/>
        </w:rPr>
        <mc:AlternateContent>
          <mc:Choice Requires="wps">
            <w:drawing>
              <wp:anchor distT="0" distB="0" distL="114300" distR="114300" simplePos="0" relativeHeight="251660288" behindDoc="0" locked="0" layoutInCell="1" allowOverlap="1" wp14:anchorId="3C5E7E0D" wp14:editId="1C8F8676">
                <wp:simplePos x="0" y="0"/>
                <wp:positionH relativeFrom="margin">
                  <wp:posOffset>-206065</wp:posOffset>
                </wp:positionH>
                <wp:positionV relativeFrom="paragraph">
                  <wp:posOffset>2336454</wp:posOffset>
                </wp:positionV>
                <wp:extent cx="5952490" cy="635"/>
                <wp:effectExtent l="0" t="0" r="0" b="8255"/>
                <wp:wrapTopAndBottom/>
                <wp:docPr id="2" name="Text Box 2"/>
                <wp:cNvGraphicFramePr/>
                <a:graphic xmlns:a="http://schemas.openxmlformats.org/drawingml/2006/main">
                  <a:graphicData uri="http://schemas.microsoft.com/office/word/2010/wordprocessingShape">
                    <wps:wsp>
                      <wps:cNvSpPr txBox="1"/>
                      <wps:spPr>
                        <a:xfrm>
                          <a:off x="0" y="0"/>
                          <a:ext cx="5952490" cy="635"/>
                        </a:xfrm>
                        <a:prstGeom prst="rect">
                          <a:avLst/>
                        </a:prstGeom>
                        <a:solidFill>
                          <a:prstClr val="white"/>
                        </a:solidFill>
                        <a:ln>
                          <a:noFill/>
                        </a:ln>
                      </wps:spPr>
                      <wps:txbx>
                        <w:txbxContent>
                          <w:p w14:paraId="38AE0591" w14:textId="22264B9E" w:rsidR="003479AB" w:rsidRPr="004B128B" w:rsidRDefault="003479AB" w:rsidP="004B128B">
                            <w:pPr>
                              <w:pStyle w:val="Caption"/>
                              <w:rPr>
                                <w:b w:val="0"/>
                                <w:sz w:val="24"/>
                              </w:rPr>
                            </w:pPr>
                            <w:r w:rsidRPr="004B128B">
                              <w:rPr>
                                <w:b w:val="0"/>
                                <w:sz w:val="24"/>
                              </w:rPr>
                              <w:t>S</w:t>
                            </w:r>
                            <w:r w:rsidRPr="004B128B">
                              <w:rPr>
                                <w:b w:val="0"/>
                                <w:noProof/>
                                <w:sz w:val="24"/>
                              </w:rPr>
                              <w:fldChar w:fldCharType="begin"/>
                            </w:r>
                            <w:r w:rsidRPr="004B128B">
                              <w:rPr>
                                <w:b w:val="0"/>
                                <w:noProof/>
                                <w:sz w:val="24"/>
                              </w:rPr>
                              <w:instrText xml:space="preserve"> SEQ Figure \* ARABIC </w:instrText>
                            </w:r>
                            <w:r w:rsidRPr="004B128B">
                              <w:rPr>
                                <w:b w:val="0"/>
                                <w:noProof/>
                                <w:sz w:val="24"/>
                              </w:rPr>
                              <w:fldChar w:fldCharType="separate"/>
                            </w:r>
                            <w:r w:rsidRPr="004B128B">
                              <w:rPr>
                                <w:b w:val="0"/>
                                <w:noProof/>
                                <w:sz w:val="24"/>
                              </w:rPr>
                              <w:t>1</w:t>
                            </w:r>
                            <w:r w:rsidRPr="004B128B">
                              <w:rPr>
                                <w:b w:val="0"/>
                                <w:noProof/>
                                <w:sz w:val="24"/>
                              </w:rPr>
                              <w:fldChar w:fldCharType="end"/>
                            </w:r>
                            <w:r w:rsidR="00D1252E">
                              <w:rPr>
                                <w:b w:val="0"/>
                                <w:noProof/>
                                <w:sz w:val="24"/>
                              </w:rPr>
                              <w:t xml:space="preserve"> Figure</w:t>
                            </w:r>
                            <w:r w:rsidRPr="004B128B">
                              <w:rPr>
                                <w:b w:val="0"/>
                                <w:noProof/>
                                <w:sz w:val="24"/>
                              </w:rPr>
                              <w:t>.</w:t>
                            </w:r>
                            <w:r w:rsidRPr="004B128B">
                              <w:rPr>
                                <w:b w:val="0"/>
                                <w:sz w:val="24"/>
                              </w:rPr>
                              <w:t xml:space="preserve"> Conceptual flow model of the generation, transport, and initial fate of synthetic microfibers from apparel washin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5E7E0D" id="_x0000_s1109" type="#_x0000_t202" style="position:absolute;margin-left:-16.25pt;margin-top:183.95pt;width:468.7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" stroked="f">
                <v:textbox style="mso-fit-shape-to-text:t" inset="0,0,0,0">
                  <w:txbxContent>
                    <w:p w14:paraId="38AE0591" w14:textId="22264B9E" w:rsidR="003479AB" w:rsidRPr="004B128B" w:rsidRDefault="003479AB" w:rsidP="004B128B">
                      <w:pPr>
                        <w:pStyle w:val="Caption"/>
                        <w:rPr>
                          <w:b w:val="0"/>
                          <w:sz w:val="24"/>
                        </w:rPr>
                      </w:pPr>
                      <w:r w:rsidRPr="004B128B">
                        <w:rPr>
                          <w:b w:val="0"/>
                          <w:sz w:val="24"/>
                        </w:rPr>
                        <w:t>S</w:t>
                      </w:r>
                      <w:r w:rsidRPr="004B128B">
                        <w:rPr>
                          <w:b w:val="0"/>
                          <w:noProof/>
                          <w:sz w:val="24"/>
                        </w:rPr>
                        <w:fldChar w:fldCharType="begin"/>
                      </w:r>
                      <w:r w:rsidRPr="004B128B">
                        <w:rPr>
                          <w:b w:val="0"/>
                          <w:noProof/>
                          <w:sz w:val="24"/>
                        </w:rPr>
                        <w:instrText xml:space="preserve"> SEQ Figure \* ARABIC </w:instrText>
                      </w:r>
                      <w:r w:rsidRPr="004B128B">
                        <w:rPr>
                          <w:b w:val="0"/>
                          <w:noProof/>
                          <w:sz w:val="24"/>
                        </w:rPr>
                        <w:fldChar w:fldCharType="separate"/>
                      </w:r>
                      <w:r w:rsidRPr="004B128B">
                        <w:rPr>
                          <w:b w:val="0"/>
                          <w:noProof/>
                          <w:sz w:val="24"/>
                        </w:rPr>
                        <w:t>1</w:t>
                      </w:r>
                      <w:r w:rsidRPr="004B128B">
                        <w:rPr>
                          <w:b w:val="0"/>
                          <w:noProof/>
                          <w:sz w:val="24"/>
                        </w:rPr>
                        <w:fldChar w:fldCharType="end"/>
                      </w:r>
                      <w:r w:rsidR="00D1252E">
                        <w:rPr>
                          <w:b w:val="0"/>
                          <w:noProof/>
                          <w:sz w:val="24"/>
                        </w:rPr>
                        <w:t xml:space="preserve"> Figure</w:t>
                      </w:r>
                      <w:r w:rsidRPr="004B128B">
                        <w:rPr>
                          <w:b w:val="0"/>
                          <w:noProof/>
                          <w:sz w:val="24"/>
                        </w:rPr>
                        <w:t>.</w:t>
                      </w:r>
                      <w:r w:rsidRPr="004B128B">
                        <w:rPr>
                          <w:b w:val="0"/>
                          <w:sz w:val="24"/>
                        </w:rPr>
                        <w:t xml:space="preserve"> Conceptual flow model of the generation, transport, and initial fate of synthetic microfibers from apparel washing. </w:t>
                      </w:r>
                    </w:p>
                  </w:txbxContent>
                </v:textbox>
                <w10:wrap type="topAndBottom" anchorx="margin"/>
              </v:shape>
            </w:pict>
          </mc:Fallback>
        </mc:AlternateContent>
      </w:r>
      <w:r w:rsidR="004B128B" w:rsidRPr="004B128B">
        <w:br w:type="page"/>
      </w:r>
    </w:p>
    <w:p w14:paraId="2F286DA0" w14:textId="1EFF4598" w:rsidR="004B128B" w:rsidRDefault="004B128B" w:rsidP="004B128B">
      <w:pPr>
        <w:pStyle w:val="SMcaption"/>
        <w:rPr>
          <w:iCs/>
        </w:rPr>
      </w:pPr>
      <w:r w:rsidRPr="004B128B">
        <w:rPr>
          <w:iCs/>
        </w:rPr>
        <w:lastRenderedPageBreak/>
        <w:t>S</w:t>
      </w:r>
      <w:r w:rsidR="00C03F74">
        <w:rPr>
          <w:iCs/>
        </w:rPr>
        <w:t>4</w:t>
      </w:r>
      <w:r w:rsidR="00D1252E">
        <w:rPr>
          <w:iCs/>
        </w:rPr>
        <w:t xml:space="preserve"> Table</w:t>
      </w:r>
      <w:r w:rsidRPr="004B128B">
        <w:rPr>
          <w:iCs/>
        </w:rPr>
        <w:t>. Estimated percentages of microparticles removed during pretreatment, primary, secondary, and tertiary wastewater treatment. Each percentage is the mean of the values taken from the sources in the rightmost column</w:t>
      </w:r>
      <w:r w:rsidR="00CD28DA">
        <w:rPr>
          <w:iCs/>
        </w:rPr>
        <w:t>.</w:t>
      </w:r>
    </w:p>
    <w:p w14:paraId="47697BA2" w14:textId="77777777" w:rsidR="004B128B" w:rsidRPr="004B128B" w:rsidRDefault="004B128B" w:rsidP="004B128B">
      <w:pPr>
        <w:pStyle w:val="SMcaption"/>
        <w:rPr>
          <w:iCs/>
        </w:rPr>
      </w:pPr>
    </w:p>
    <w:tbl>
      <w:tblPr>
        <w:tblStyle w:val="ListTable6Colorful"/>
        <w:tblW w:w="8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1"/>
        <w:gridCol w:w="2524"/>
        <w:gridCol w:w="3871"/>
      </w:tblGrid>
      <w:tr w:rsidR="004B128B" w:rsidRPr="004B128B" w14:paraId="3DBC545A" w14:textId="77777777" w:rsidTr="00530DFE">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51" w:type="dxa"/>
            <w:tcBorders>
              <w:bottom w:val="none" w:sz="0" w:space="0" w:color="auto"/>
            </w:tcBorders>
            <w:shd w:val="clear" w:color="auto" w:fill="auto"/>
            <w:hideMark/>
          </w:tcPr>
          <w:p w14:paraId="3D02554A" w14:textId="77777777" w:rsidR="004B128B" w:rsidRPr="004B128B" w:rsidRDefault="004B128B" w:rsidP="004B128B">
            <w:pPr>
              <w:pStyle w:val="SMcaption"/>
              <w:rPr>
                <w:b w:val="0"/>
              </w:rPr>
            </w:pPr>
            <w:r w:rsidRPr="004B128B">
              <w:rPr>
                <w:b w:val="0"/>
              </w:rPr>
              <w:t xml:space="preserve">Treatment Level </w:t>
            </w:r>
          </w:p>
        </w:tc>
        <w:tc>
          <w:tcPr>
            <w:tcW w:w="2524" w:type="dxa"/>
            <w:tcBorders>
              <w:bottom w:val="none" w:sz="0" w:space="0" w:color="auto"/>
            </w:tcBorders>
            <w:shd w:val="clear" w:color="auto" w:fill="auto"/>
            <w:hideMark/>
          </w:tcPr>
          <w:p w14:paraId="1D8EBA46" w14:textId="77777777" w:rsidR="004B128B" w:rsidRPr="004B128B" w:rsidRDefault="004B128B" w:rsidP="004B128B">
            <w:pPr>
              <w:pStyle w:val="SMcaption"/>
              <w:cnfStyle w:val="100000000000" w:firstRow="1" w:lastRow="0" w:firstColumn="0" w:lastColumn="0" w:oddVBand="0" w:evenVBand="0" w:oddHBand="0" w:evenHBand="0" w:firstRowFirstColumn="0" w:firstRowLastColumn="0" w:lastRowFirstColumn="0" w:lastRowLastColumn="0"/>
              <w:rPr>
                <w:b w:val="0"/>
              </w:rPr>
            </w:pPr>
            <w:r w:rsidRPr="004B128B">
              <w:rPr>
                <w:b w:val="0"/>
              </w:rPr>
              <w:t xml:space="preserve">% of microparticles removed </w:t>
            </w:r>
          </w:p>
        </w:tc>
        <w:tc>
          <w:tcPr>
            <w:tcW w:w="3871" w:type="dxa"/>
            <w:tcBorders>
              <w:bottom w:val="none" w:sz="0" w:space="0" w:color="auto"/>
            </w:tcBorders>
            <w:shd w:val="clear" w:color="auto" w:fill="auto"/>
            <w:hideMark/>
          </w:tcPr>
          <w:p w14:paraId="078CC05D" w14:textId="77777777" w:rsidR="004B128B" w:rsidRPr="004B128B" w:rsidRDefault="004B128B" w:rsidP="004B128B">
            <w:pPr>
              <w:pStyle w:val="SMcaption"/>
              <w:cnfStyle w:val="100000000000" w:firstRow="1" w:lastRow="0" w:firstColumn="0" w:lastColumn="0" w:oddVBand="0" w:evenVBand="0" w:oddHBand="0" w:evenHBand="0" w:firstRowFirstColumn="0" w:firstRowLastColumn="0" w:lastRowFirstColumn="0" w:lastRowLastColumn="0"/>
              <w:rPr>
                <w:b w:val="0"/>
              </w:rPr>
            </w:pPr>
            <w:r w:rsidRPr="004B128B">
              <w:rPr>
                <w:b w:val="0"/>
              </w:rPr>
              <w:t xml:space="preserve">Sources </w:t>
            </w:r>
          </w:p>
        </w:tc>
      </w:tr>
      <w:tr w:rsidR="004B128B" w:rsidRPr="004B128B" w14:paraId="7DEFA2B4"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val="restart"/>
            <w:shd w:val="clear" w:color="auto" w:fill="auto"/>
            <w:noWrap/>
            <w:hideMark/>
          </w:tcPr>
          <w:p w14:paraId="7CFCCCBE" w14:textId="77777777" w:rsidR="004B128B" w:rsidRPr="004B128B" w:rsidRDefault="004B128B" w:rsidP="004B128B">
            <w:pPr>
              <w:pStyle w:val="SMcaption"/>
              <w:rPr>
                <w:b w:val="0"/>
              </w:rPr>
            </w:pPr>
            <w:r w:rsidRPr="004B128B">
              <w:rPr>
                <w:b w:val="0"/>
              </w:rPr>
              <w:t>Pretreatment</w:t>
            </w:r>
          </w:p>
        </w:tc>
        <w:tc>
          <w:tcPr>
            <w:tcW w:w="2524" w:type="dxa"/>
            <w:vMerge w:val="restart"/>
            <w:shd w:val="clear" w:color="auto" w:fill="auto"/>
            <w:noWrap/>
            <w:hideMark/>
          </w:tcPr>
          <w:p w14:paraId="0947A33E"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44%</w:t>
            </w:r>
          </w:p>
        </w:tc>
        <w:tc>
          <w:tcPr>
            <w:tcW w:w="3871" w:type="dxa"/>
            <w:shd w:val="clear" w:color="auto" w:fill="auto"/>
            <w:noWrap/>
            <w:hideMark/>
          </w:tcPr>
          <w:p w14:paraId="1C4E2BB6"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Murphy et al. (2015)</w:t>
            </w:r>
          </w:p>
        </w:tc>
      </w:tr>
      <w:tr w:rsidR="004B128B" w:rsidRPr="004B128B" w14:paraId="636FE75E"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6D41DF6E" w14:textId="77777777" w:rsidR="004B128B" w:rsidRPr="004B128B" w:rsidRDefault="004B128B" w:rsidP="004B128B">
            <w:pPr>
              <w:pStyle w:val="SMcaption"/>
              <w:rPr>
                <w:b w:val="0"/>
              </w:rPr>
            </w:pPr>
          </w:p>
        </w:tc>
        <w:tc>
          <w:tcPr>
            <w:tcW w:w="2524" w:type="dxa"/>
            <w:vMerge/>
            <w:shd w:val="clear" w:color="auto" w:fill="auto"/>
            <w:hideMark/>
          </w:tcPr>
          <w:p w14:paraId="13256B89"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hideMark/>
          </w:tcPr>
          <w:p w14:paraId="1D9B21E4"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Michielssen et al. (2016)</w:t>
            </w:r>
          </w:p>
        </w:tc>
      </w:tr>
      <w:tr w:rsidR="004B128B" w:rsidRPr="004B128B" w14:paraId="5BCA2DDC"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val="restart"/>
            <w:shd w:val="clear" w:color="auto" w:fill="auto"/>
            <w:noWrap/>
            <w:hideMark/>
          </w:tcPr>
          <w:p w14:paraId="570BDC2F" w14:textId="77777777" w:rsidR="004B128B" w:rsidRPr="004B128B" w:rsidRDefault="004B128B" w:rsidP="004B128B">
            <w:pPr>
              <w:pStyle w:val="SMcaption"/>
              <w:rPr>
                <w:b w:val="0"/>
              </w:rPr>
            </w:pPr>
            <w:r w:rsidRPr="004B128B">
              <w:rPr>
                <w:b w:val="0"/>
              </w:rPr>
              <w:t>Primary</w:t>
            </w:r>
          </w:p>
        </w:tc>
        <w:tc>
          <w:tcPr>
            <w:tcW w:w="2524" w:type="dxa"/>
            <w:vMerge w:val="restart"/>
            <w:shd w:val="clear" w:color="auto" w:fill="auto"/>
            <w:noWrap/>
            <w:hideMark/>
          </w:tcPr>
          <w:p w14:paraId="7D0AEB82"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84%</w:t>
            </w:r>
          </w:p>
        </w:tc>
        <w:tc>
          <w:tcPr>
            <w:tcW w:w="3871" w:type="dxa"/>
            <w:shd w:val="clear" w:color="auto" w:fill="auto"/>
            <w:noWrap/>
            <w:hideMark/>
          </w:tcPr>
          <w:p w14:paraId="26F9E4C5"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Talvitie et al. (2016)</w:t>
            </w:r>
          </w:p>
        </w:tc>
      </w:tr>
      <w:tr w:rsidR="004B128B" w:rsidRPr="004B128B" w14:paraId="619BBD2B"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764E3805" w14:textId="77777777" w:rsidR="004B128B" w:rsidRPr="004B128B" w:rsidRDefault="004B128B" w:rsidP="004B128B">
            <w:pPr>
              <w:pStyle w:val="SMcaption"/>
              <w:rPr>
                <w:b w:val="0"/>
              </w:rPr>
            </w:pPr>
          </w:p>
        </w:tc>
        <w:tc>
          <w:tcPr>
            <w:tcW w:w="2524" w:type="dxa"/>
            <w:vMerge/>
            <w:shd w:val="clear" w:color="auto" w:fill="auto"/>
            <w:hideMark/>
          </w:tcPr>
          <w:p w14:paraId="31C8159F"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noWrap/>
            <w:hideMark/>
          </w:tcPr>
          <w:p w14:paraId="63F24DB3"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Murphy et al. (2015)</w:t>
            </w:r>
          </w:p>
        </w:tc>
      </w:tr>
      <w:tr w:rsidR="004B128B" w:rsidRPr="004B128B" w14:paraId="7848AEC5"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2EB4FF1A" w14:textId="77777777" w:rsidR="004B128B" w:rsidRPr="004B128B" w:rsidRDefault="004B128B" w:rsidP="004B128B">
            <w:pPr>
              <w:pStyle w:val="SMcaption"/>
              <w:rPr>
                <w:b w:val="0"/>
              </w:rPr>
            </w:pPr>
          </w:p>
        </w:tc>
        <w:tc>
          <w:tcPr>
            <w:tcW w:w="2524" w:type="dxa"/>
            <w:vMerge/>
            <w:shd w:val="clear" w:color="auto" w:fill="auto"/>
            <w:hideMark/>
          </w:tcPr>
          <w:p w14:paraId="70AB522C"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p>
        </w:tc>
        <w:tc>
          <w:tcPr>
            <w:tcW w:w="3871" w:type="dxa"/>
            <w:shd w:val="clear" w:color="auto" w:fill="auto"/>
            <w:noWrap/>
            <w:hideMark/>
          </w:tcPr>
          <w:p w14:paraId="777C57FE"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Lares et al. (2017)</w:t>
            </w:r>
          </w:p>
        </w:tc>
      </w:tr>
      <w:tr w:rsidR="004B128B" w:rsidRPr="004B128B" w14:paraId="421E21A1"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1765B361" w14:textId="77777777" w:rsidR="004B128B" w:rsidRPr="004B128B" w:rsidRDefault="004B128B" w:rsidP="004B128B">
            <w:pPr>
              <w:pStyle w:val="SMcaption"/>
              <w:rPr>
                <w:b w:val="0"/>
              </w:rPr>
            </w:pPr>
          </w:p>
        </w:tc>
        <w:tc>
          <w:tcPr>
            <w:tcW w:w="2524" w:type="dxa"/>
            <w:vMerge/>
            <w:shd w:val="clear" w:color="auto" w:fill="auto"/>
            <w:hideMark/>
          </w:tcPr>
          <w:p w14:paraId="339F54CC"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hideMark/>
          </w:tcPr>
          <w:p w14:paraId="0284F7AC"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Magnusson et al. (2016)</w:t>
            </w:r>
          </w:p>
        </w:tc>
      </w:tr>
      <w:tr w:rsidR="004B128B" w:rsidRPr="004B128B" w14:paraId="7C6474C3"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18FCF469" w14:textId="77777777" w:rsidR="004B128B" w:rsidRPr="004B128B" w:rsidRDefault="004B128B" w:rsidP="004B128B">
            <w:pPr>
              <w:pStyle w:val="SMcaption"/>
              <w:rPr>
                <w:b w:val="0"/>
              </w:rPr>
            </w:pPr>
          </w:p>
        </w:tc>
        <w:tc>
          <w:tcPr>
            <w:tcW w:w="2524" w:type="dxa"/>
            <w:vMerge/>
            <w:shd w:val="clear" w:color="auto" w:fill="auto"/>
            <w:hideMark/>
          </w:tcPr>
          <w:p w14:paraId="3B391F3C"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p>
        </w:tc>
        <w:tc>
          <w:tcPr>
            <w:tcW w:w="3871" w:type="dxa"/>
            <w:shd w:val="clear" w:color="auto" w:fill="auto"/>
            <w:hideMark/>
          </w:tcPr>
          <w:p w14:paraId="19701864"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Michielssen et al. (2016)</w:t>
            </w:r>
          </w:p>
        </w:tc>
      </w:tr>
      <w:tr w:rsidR="004B128B" w:rsidRPr="004B128B" w14:paraId="2DC8E49B"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34E06523" w14:textId="77777777" w:rsidR="004B128B" w:rsidRPr="004B128B" w:rsidRDefault="004B128B" w:rsidP="004B128B">
            <w:pPr>
              <w:pStyle w:val="SMcaption"/>
              <w:rPr>
                <w:b w:val="0"/>
              </w:rPr>
            </w:pPr>
          </w:p>
        </w:tc>
        <w:tc>
          <w:tcPr>
            <w:tcW w:w="2524" w:type="dxa"/>
            <w:vMerge/>
            <w:shd w:val="clear" w:color="auto" w:fill="auto"/>
            <w:hideMark/>
          </w:tcPr>
          <w:p w14:paraId="1F94B2C7"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hideMark/>
          </w:tcPr>
          <w:p w14:paraId="269B4593"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Gies et al. (2018)</w:t>
            </w:r>
          </w:p>
        </w:tc>
      </w:tr>
      <w:tr w:rsidR="004B128B" w:rsidRPr="004B128B" w14:paraId="5B3FE828"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val="restart"/>
            <w:shd w:val="clear" w:color="auto" w:fill="auto"/>
            <w:noWrap/>
            <w:hideMark/>
          </w:tcPr>
          <w:p w14:paraId="0EF6DDBC" w14:textId="77777777" w:rsidR="004B128B" w:rsidRPr="004B128B" w:rsidRDefault="004B128B" w:rsidP="004B128B">
            <w:pPr>
              <w:pStyle w:val="SMcaption"/>
              <w:rPr>
                <w:b w:val="0"/>
              </w:rPr>
            </w:pPr>
            <w:r w:rsidRPr="004B128B">
              <w:rPr>
                <w:b w:val="0"/>
              </w:rPr>
              <w:t>Secondary</w:t>
            </w:r>
          </w:p>
        </w:tc>
        <w:tc>
          <w:tcPr>
            <w:tcW w:w="2524" w:type="dxa"/>
            <w:vMerge w:val="restart"/>
            <w:shd w:val="clear" w:color="auto" w:fill="auto"/>
            <w:noWrap/>
            <w:hideMark/>
          </w:tcPr>
          <w:p w14:paraId="2FA53D74"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94%</w:t>
            </w:r>
          </w:p>
        </w:tc>
        <w:tc>
          <w:tcPr>
            <w:tcW w:w="3871" w:type="dxa"/>
            <w:shd w:val="clear" w:color="auto" w:fill="auto"/>
            <w:noWrap/>
            <w:hideMark/>
          </w:tcPr>
          <w:p w14:paraId="713361E8"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Talvitie et al. (2016)</w:t>
            </w:r>
          </w:p>
        </w:tc>
      </w:tr>
      <w:tr w:rsidR="004B128B" w:rsidRPr="004B128B" w14:paraId="309E5E6A"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3DBA2F82" w14:textId="77777777" w:rsidR="004B128B" w:rsidRPr="004B128B" w:rsidRDefault="004B128B" w:rsidP="004B128B">
            <w:pPr>
              <w:pStyle w:val="SMcaption"/>
              <w:rPr>
                <w:b w:val="0"/>
              </w:rPr>
            </w:pPr>
          </w:p>
        </w:tc>
        <w:tc>
          <w:tcPr>
            <w:tcW w:w="2524" w:type="dxa"/>
            <w:vMerge/>
            <w:shd w:val="clear" w:color="auto" w:fill="auto"/>
            <w:hideMark/>
          </w:tcPr>
          <w:p w14:paraId="2ABD5410"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noWrap/>
            <w:hideMark/>
          </w:tcPr>
          <w:p w14:paraId="3C4EA861"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Murphy et al. (2015)</w:t>
            </w:r>
          </w:p>
        </w:tc>
      </w:tr>
      <w:tr w:rsidR="004B128B" w:rsidRPr="004B128B" w14:paraId="7B1098BD"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4698E5CB" w14:textId="77777777" w:rsidR="004B128B" w:rsidRPr="004B128B" w:rsidRDefault="004B128B" w:rsidP="004B128B">
            <w:pPr>
              <w:pStyle w:val="SMcaption"/>
              <w:rPr>
                <w:b w:val="0"/>
              </w:rPr>
            </w:pPr>
          </w:p>
        </w:tc>
        <w:tc>
          <w:tcPr>
            <w:tcW w:w="2524" w:type="dxa"/>
            <w:vMerge/>
            <w:shd w:val="clear" w:color="auto" w:fill="auto"/>
            <w:hideMark/>
          </w:tcPr>
          <w:p w14:paraId="72B47C0D"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p>
        </w:tc>
        <w:tc>
          <w:tcPr>
            <w:tcW w:w="3871" w:type="dxa"/>
            <w:shd w:val="clear" w:color="auto" w:fill="auto"/>
            <w:noWrap/>
            <w:hideMark/>
          </w:tcPr>
          <w:p w14:paraId="110800BA"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Carr et al. (2016)</w:t>
            </w:r>
          </w:p>
        </w:tc>
      </w:tr>
      <w:tr w:rsidR="004B128B" w:rsidRPr="004B128B" w14:paraId="1FD2F352"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46C07B34" w14:textId="77777777" w:rsidR="004B128B" w:rsidRPr="004B128B" w:rsidRDefault="004B128B" w:rsidP="004B128B">
            <w:pPr>
              <w:pStyle w:val="SMcaption"/>
              <w:rPr>
                <w:b w:val="0"/>
              </w:rPr>
            </w:pPr>
          </w:p>
        </w:tc>
        <w:tc>
          <w:tcPr>
            <w:tcW w:w="2524" w:type="dxa"/>
            <w:vMerge/>
            <w:shd w:val="clear" w:color="auto" w:fill="auto"/>
            <w:hideMark/>
          </w:tcPr>
          <w:p w14:paraId="61434D22"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noWrap/>
            <w:hideMark/>
          </w:tcPr>
          <w:p w14:paraId="6DF309FC"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Simon et al. (2018)</w:t>
            </w:r>
          </w:p>
        </w:tc>
      </w:tr>
      <w:tr w:rsidR="004B128B" w:rsidRPr="004B128B" w14:paraId="17BF681F"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7ACD647B" w14:textId="77777777" w:rsidR="004B128B" w:rsidRPr="004B128B" w:rsidRDefault="004B128B" w:rsidP="004B128B">
            <w:pPr>
              <w:pStyle w:val="SMcaption"/>
              <w:rPr>
                <w:b w:val="0"/>
              </w:rPr>
            </w:pPr>
          </w:p>
        </w:tc>
        <w:tc>
          <w:tcPr>
            <w:tcW w:w="2524" w:type="dxa"/>
            <w:vMerge/>
            <w:shd w:val="clear" w:color="auto" w:fill="auto"/>
            <w:hideMark/>
          </w:tcPr>
          <w:p w14:paraId="3494BEC4"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p>
        </w:tc>
        <w:tc>
          <w:tcPr>
            <w:tcW w:w="3871" w:type="dxa"/>
            <w:shd w:val="clear" w:color="auto" w:fill="auto"/>
            <w:noWrap/>
            <w:hideMark/>
          </w:tcPr>
          <w:p w14:paraId="49673740"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Lares et al. (2017)</w:t>
            </w:r>
          </w:p>
        </w:tc>
      </w:tr>
      <w:tr w:rsidR="004B128B" w:rsidRPr="004B128B" w14:paraId="5F2C37EB"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250A26E2" w14:textId="77777777" w:rsidR="004B128B" w:rsidRPr="004B128B" w:rsidRDefault="004B128B" w:rsidP="004B128B">
            <w:pPr>
              <w:pStyle w:val="SMcaption"/>
              <w:rPr>
                <w:b w:val="0"/>
              </w:rPr>
            </w:pPr>
          </w:p>
        </w:tc>
        <w:tc>
          <w:tcPr>
            <w:tcW w:w="2524" w:type="dxa"/>
            <w:vMerge/>
            <w:shd w:val="clear" w:color="auto" w:fill="auto"/>
            <w:hideMark/>
          </w:tcPr>
          <w:p w14:paraId="118279BB"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noWrap/>
            <w:hideMark/>
          </w:tcPr>
          <w:p w14:paraId="5584B54D"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Leslie et al. (2017)</w:t>
            </w:r>
          </w:p>
        </w:tc>
      </w:tr>
      <w:tr w:rsidR="004B128B" w:rsidRPr="004B128B" w14:paraId="3264939B" w14:textId="77777777" w:rsidTr="00530DFE">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3E6A1042" w14:textId="77777777" w:rsidR="004B128B" w:rsidRPr="004B128B" w:rsidRDefault="004B128B" w:rsidP="004B128B">
            <w:pPr>
              <w:pStyle w:val="SMcaption"/>
              <w:rPr>
                <w:b w:val="0"/>
              </w:rPr>
            </w:pPr>
          </w:p>
        </w:tc>
        <w:tc>
          <w:tcPr>
            <w:tcW w:w="2524" w:type="dxa"/>
            <w:vMerge/>
            <w:shd w:val="clear" w:color="auto" w:fill="auto"/>
            <w:hideMark/>
          </w:tcPr>
          <w:p w14:paraId="05FE7E4F"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p>
        </w:tc>
        <w:tc>
          <w:tcPr>
            <w:tcW w:w="3871" w:type="dxa"/>
            <w:shd w:val="clear" w:color="auto" w:fill="auto"/>
            <w:hideMark/>
          </w:tcPr>
          <w:p w14:paraId="0F40575F"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Michielssen et al. (2016)</w:t>
            </w:r>
          </w:p>
        </w:tc>
      </w:tr>
      <w:tr w:rsidR="004B128B" w:rsidRPr="004B128B" w14:paraId="48B651AF"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577F6EB5" w14:textId="77777777" w:rsidR="004B128B" w:rsidRPr="004B128B" w:rsidRDefault="004B128B" w:rsidP="004B128B">
            <w:pPr>
              <w:pStyle w:val="SMcaption"/>
              <w:rPr>
                <w:b w:val="0"/>
              </w:rPr>
            </w:pPr>
          </w:p>
        </w:tc>
        <w:tc>
          <w:tcPr>
            <w:tcW w:w="2524" w:type="dxa"/>
            <w:vMerge/>
            <w:shd w:val="clear" w:color="auto" w:fill="auto"/>
            <w:hideMark/>
          </w:tcPr>
          <w:p w14:paraId="4EC707F2"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hideMark/>
          </w:tcPr>
          <w:p w14:paraId="4488A1DC"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Gies et al. (2018)</w:t>
            </w:r>
          </w:p>
        </w:tc>
      </w:tr>
      <w:tr w:rsidR="004B128B" w:rsidRPr="004B128B" w14:paraId="5B3BE049" w14:textId="77777777" w:rsidTr="00530DFE">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2151" w:type="dxa"/>
            <w:vMerge w:val="restart"/>
            <w:shd w:val="clear" w:color="auto" w:fill="auto"/>
            <w:noWrap/>
            <w:hideMark/>
          </w:tcPr>
          <w:p w14:paraId="15687B79" w14:textId="77777777" w:rsidR="004B128B" w:rsidRPr="004B128B" w:rsidRDefault="004B128B" w:rsidP="004B128B">
            <w:pPr>
              <w:pStyle w:val="SMcaption"/>
              <w:rPr>
                <w:b w:val="0"/>
              </w:rPr>
            </w:pPr>
            <w:r w:rsidRPr="004B128B">
              <w:rPr>
                <w:b w:val="0"/>
              </w:rPr>
              <w:t>Tertiary</w:t>
            </w:r>
          </w:p>
        </w:tc>
        <w:tc>
          <w:tcPr>
            <w:tcW w:w="2524" w:type="dxa"/>
            <w:vMerge w:val="restart"/>
            <w:shd w:val="clear" w:color="auto" w:fill="auto"/>
            <w:noWrap/>
            <w:hideMark/>
          </w:tcPr>
          <w:p w14:paraId="64557CB7"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99%</w:t>
            </w:r>
          </w:p>
        </w:tc>
        <w:tc>
          <w:tcPr>
            <w:tcW w:w="3871" w:type="dxa"/>
            <w:shd w:val="clear" w:color="auto" w:fill="auto"/>
            <w:hideMark/>
          </w:tcPr>
          <w:p w14:paraId="3E9E5551" w14:textId="77777777" w:rsidR="004B128B" w:rsidRPr="004B128B" w:rsidRDefault="004B128B" w:rsidP="004B128B">
            <w:pPr>
              <w:pStyle w:val="SMcaption"/>
              <w:cnfStyle w:val="000000100000" w:firstRow="0" w:lastRow="0" w:firstColumn="0" w:lastColumn="0" w:oddVBand="0" w:evenVBand="0" w:oddHBand="1" w:evenHBand="0" w:firstRowFirstColumn="0" w:firstRowLastColumn="0" w:lastRowFirstColumn="0" w:lastRowLastColumn="0"/>
            </w:pPr>
            <w:r w:rsidRPr="004B128B">
              <w:t>Magnusson et al. (2016)</w:t>
            </w:r>
          </w:p>
        </w:tc>
      </w:tr>
      <w:tr w:rsidR="004B128B" w:rsidRPr="004B128B" w14:paraId="3018D741" w14:textId="77777777" w:rsidTr="00530DFE">
        <w:trPr>
          <w:trHeight w:val="259"/>
        </w:trPr>
        <w:tc>
          <w:tcPr>
            <w:cnfStyle w:val="001000000000" w:firstRow="0" w:lastRow="0" w:firstColumn="1" w:lastColumn="0" w:oddVBand="0" w:evenVBand="0" w:oddHBand="0" w:evenHBand="0" w:firstRowFirstColumn="0" w:firstRowLastColumn="0" w:lastRowFirstColumn="0" w:lastRowLastColumn="0"/>
            <w:tcW w:w="2151" w:type="dxa"/>
            <w:vMerge/>
            <w:shd w:val="clear" w:color="auto" w:fill="auto"/>
            <w:hideMark/>
          </w:tcPr>
          <w:p w14:paraId="231844E3" w14:textId="77777777" w:rsidR="004B128B" w:rsidRPr="004B128B" w:rsidRDefault="004B128B" w:rsidP="004B128B">
            <w:pPr>
              <w:pStyle w:val="SMcaption"/>
            </w:pPr>
          </w:p>
        </w:tc>
        <w:tc>
          <w:tcPr>
            <w:tcW w:w="2524" w:type="dxa"/>
            <w:vMerge/>
            <w:shd w:val="clear" w:color="auto" w:fill="auto"/>
            <w:hideMark/>
          </w:tcPr>
          <w:p w14:paraId="75176F4F"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p>
        </w:tc>
        <w:tc>
          <w:tcPr>
            <w:tcW w:w="3871" w:type="dxa"/>
            <w:shd w:val="clear" w:color="auto" w:fill="auto"/>
            <w:hideMark/>
          </w:tcPr>
          <w:p w14:paraId="1F162868" w14:textId="77777777" w:rsidR="004B128B" w:rsidRPr="004B128B" w:rsidRDefault="004B128B" w:rsidP="004B128B">
            <w:pPr>
              <w:pStyle w:val="SMcaption"/>
              <w:cnfStyle w:val="000000000000" w:firstRow="0" w:lastRow="0" w:firstColumn="0" w:lastColumn="0" w:oddVBand="0" w:evenVBand="0" w:oddHBand="0" w:evenHBand="0" w:firstRowFirstColumn="0" w:firstRowLastColumn="0" w:lastRowFirstColumn="0" w:lastRowLastColumn="0"/>
            </w:pPr>
            <w:r w:rsidRPr="004B128B">
              <w:t>Michielssen et al. (2016)</w:t>
            </w:r>
          </w:p>
        </w:tc>
      </w:tr>
    </w:tbl>
    <w:p w14:paraId="4406984D" w14:textId="77777777" w:rsidR="004B128B" w:rsidRPr="004B128B" w:rsidRDefault="004B128B" w:rsidP="004B128B">
      <w:pPr>
        <w:pStyle w:val="SMcaption"/>
        <w:rPr>
          <w:i/>
          <w:iCs/>
        </w:rPr>
      </w:pPr>
      <w:r w:rsidRPr="004B128B">
        <w:br w:type="page"/>
      </w:r>
    </w:p>
    <w:p w14:paraId="4C0DAAF2" w14:textId="77777777" w:rsidR="004B128B" w:rsidRPr="004B128B" w:rsidRDefault="004B128B" w:rsidP="004B128B">
      <w:pPr>
        <w:pStyle w:val="SMcaption"/>
        <w:rPr>
          <w:i/>
          <w:iCs/>
        </w:rPr>
      </w:pPr>
    </w:p>
    <w:p w14:paraId="4363F21C" w14:textId="421DA53F" w:rsidR="004B128B" w:rsidRDefault="004B128B" w:rsidP="004B128B">
      <w:pPr>
        <w:pStyle w:val="SMcaption"/>
        <w:rPr>
          <w:iCs/>
        </w:rPr>
      </w:pPr>
      <w:r w:rsidRPr="004B128B">
        <w:rPr>
          <w:iCs/>
        </w:rPr>
        <w:t>S</w:t>
      </w:r>
      <w:r w:rsidR="00C03F74">
        <w:rPr>
          <w:iCs/>
        </w:rPr>
        <w:t>5</w:t>
      </w:r>
      <w:r w:rsidR="00D1252E">
        <w:rPr>
          <w:iCs/>
        </w:rPr>
        <w:t xml:space="preserve"> Table</w:t>
      </w:r>
      <w:r w:rsidRPr="004B128B">
        <w:rPr>
          <w:iCs/>
        </w:rPr>
        <w:t>. Per capita in-use stock of each region. The global average per capita stock is given in the rightmost column.</w:t>
      </w:r>
    </w:p>
    <w:p w14:paraId="0740437B" w14:textId="77777777" w:rsidR="004B128B" w:rsidRPr="004B128B" w:rsidRDefault="004B128B" w:rsidP="004B128B">
      <w:pPr>
        <w:pStyle w:val="SMcaption"/>
        <w:rPr>
          <w:iCs/>
        </w:rPr>
      </w:pPr>
    </w:p>
    <w:tbl>
      <w:tblPr>
        <w:tblW w:w="8380" w:type="dxa"/>
        <w:tblLook w:val="04A0" w:firstRow="1" w:lastRow="0" w:firstColumn="1" w:lastColumn="0" w:noHBand="0" w:noVBand="1"/>
      </w:tblPr>
      <w:tblGrid>
        <w:gridCol w:w="960"/>
        <w:gridCol w:w="1043"/>
        <w:gridCol w:w="960"/>
        <w:gridCol w:w="960"/>
        <w:gridCol w:w="960"/>
        <w:gridCol w:w="960"/>
        <w:gridCol w:w="1350"/>
        <w:gridCol w:w="1270"/>
      </w:tblGrid>
      <w:tr w:rsidR="004B128B" w:rsidRPr="004B128B" w14:paraId="114C5EB4" w14:textId="77777777" w:rsidTr="00530DFE">
        <w:trPr>
          <w:trHeight w:val="300"/>
        </w:trPr>
        <w:tc>
          <w:tcPr>
            <w:tcW w:w="960" w:type="dxa"/>
            <w:tcBorders>
              <w:top w:val="nil"/>
              <w:left w:val="nil"/>
              <w:bottom w:val="single" w:sz="4" w:space="0" w:color="auto"/>
              <w:right w:val="single" w:sz="4" w:space="0" w:color="auto"/>
            </w:tcBorders>
            <w:shd w:val="clear" w:color="auto" w:fill="auto"/>
            <w:noWrap/>
            <w:vAlign w:val="bottom"/>
            <w:hideMark/>
          </w:tcPr>
          <w:p w14:paraId="6C4C0119" w14:textId="77777777" w:rsidR="004B128B" w:rsidRPr="004B128B" w:rsidRDefault="004B128B" w:rsidP="004B128B">
            <w:pPr>
              <w:pStyle w:val="SMcaption"/>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30F9F" w14:textId="27100C31" w:rsidR="004B128B" w:rsidRPr="004B128B" w:rsidRDefault="004B128B" w:rsidP="00CD28DA">
            <w:pPr>
              <w:pStyle w:val="SMcaption"/>
              <w:jc w:val="center"/>
            </w:pPr>
            <w:r w:rsidRPr="004B128B">
              <w:t>North America</w:t>
            </w:r>
            <w:r w:rsidR="00CD28DA">
              <w:t xml:space="preserve"> (kt)</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0B2432" w14:textId="7195157A" w:rsidR="004B128B" w:rsidRPr="004B128B" w:rsidRDefault="004B128B" w:rsidP="00CD28DA">
            <w:pPr>
              <w:pStyle w:val="SMcaption"/>
              <w:jc w:val="center"/>
            </w:pPr>
            <w:r w:rsidRPr="004B128B">
              <w:t>ROW</w:t>
            </w:r>
            <w:r w:rsidR="00CD28DA">
              <w:t xml:space="preserve"> (kt)</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87F69" w14:textId="779D9C64" w:rsidR="004B128B" w:rsidRPr="004B128B" w:rsidRDefault="004B128B" w:rsidP="00CD28DA">
            <w:pPr>
              <w:pStyle w:val="SMcaption"/>
              <w:jc w:val="center"/>
            </w:pPr>
            <w:r w:rsidRPr="004B128B">
              <w:t>West Europe</w:t>
            </w:r>
            <w:r w:rsidR="00CD28DA">
              <w:t xml:space="preserve"> (kt)</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BCB28A" w14:textId="77A58182" w:rsidR="004B128B" w:rsidRPr="004B128B" w:rsidRDefault="004B128B" w:rsidP="00CD28DA">
            <w:pPr>
              <w:pStyle w:val="SMcaption"/>
              <w:jc w:val="center"/>
            </w:pPr>
            <w:r w:rsidRPr="004B128B">
              <w:t>East Europe</w:t>
            </w:r>
            <w:r w:rsidR="00CD28DA">
              <w:t xml:space="preserve"> (kt)</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A3857" w14:textId="3AC6A694" w:rsidR="004B128B" w:rsidRPr="004B128B" w:rsidRDefault="004B128B" w:rsidP="00CD28DA">
            <w:pPr>
              <w:pStyle w:val="SMcaption"/>
              <w:jc w:val="center"/>
            </w:pPr>
            <w:r w:rsidRPr="004B128B">
              <w:t>South Asia</w:t>
            </w:r>
            <w:r w:rsidR="00CD28DA">
              <w:t xml:space="preserve"> (k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04422" w14:textId="5690E166" w:rsidR="004B128B" w:rsidRPr="004B128B" w:rsidRDefault="004B128B" w:rsidP="00CD28DA">
            <w:pPr>
              <w:pStyle w:val="SMcaption"/>
              <w:jc w:val="center"/>
            </w:pPr>
            <w:r w:rsidRPr="004B128B">
              <w:t>China (with Hong Kong)</w:t>
            </w:r>
            <w:r w:rsidR="00CD28DA">
              <w:t xml:space="preserve"> (kt)</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72C716" w14:textId="1AD63E57" w:rsidR="004B128B" w:rsidRPr="004B128B" w:rsidRDefault="004B128B" w:rsidP="00CD28DA">
            <w:pPr>
              <w:pStyle w:val="SMcaption"/>
              <w:jc w:val="center"/>
            </w:pPr>
            <w:r w:rsidRPr="004B128B">
              <w:t>Global Average</w:t>
            </w:r>
            <w:r w:rsidR="00CD28DA">
              <w:t xml:space="preserve"> (kt)</w:t>
            </w:r>
          </w:p>
        </w:tc>
      </w:tr>
      <w:tr w:rsidR="004B128B" w:rsidRPr="004B128B" w14:paraId="145C1F85"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9CC59" w14:textId="77777777" w:rsidR="004B128B" w:rsidRPr="004B128B" w:rsidRDefault="004B128B" w:rsidP="004B128B">
            <w:pPr>
              <w:pStyle w:val="SMcaption"/>
              <w:rPr>
                <w:bCs/>
              </w:rPr>
            </w:pPr>
            <w:r w:rsidRPr="004B128B">
              <w:rPr>
                <w:bCs/>
              </w:rPr>
              <w:t>20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14B92" w14:textId="77777777" w:rsidR="004B128B" w:rsidRPr="004B128B" w:rsidRDefault="004B128B" w:rsidP="00CD28DA">
            <w:pPr>
              <w:pStyle w:val="SMcaption"/>
              <w:jc w:val="center"/>
            </w:pPr>
            <w:r w:rsidRPr="004B128B">
              <w:t>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D06B1" w14:textId="77777777" w:rsidR="004B128B" w:rsidRPr="004B128B" w:rsidRDefault="004B128B" w:rsidP="00CD28DA">
            <w:pPr>
              <w:pStyle w:val="SMcaption"/>
              <w:jc w:val="center"/>
            </w:pPr>
            <w:r w:rsidRPr="004B128B">
              <w:t>2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68872" w14:textId="77777777" w:rsidR="004B128B" w:rsidRPr="004B128B" w:rsidRDefault="004B128B" w:rsidP="00CD28DA">
            <w:pPr>
              <w:pStyle w:val="SMcaption"/>
              <w:jc w:val="center"/>
            </w:pPr>
            <w:r w:rsidRPr="004B128B">
              <w:t>4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D5694" w14:textId="77777777" w:rsidR="004B128B" w:rsidRPr="004B128B" w:rsidRDefault="004B128B" w:rsidP="00CD28DA">
            <w:pPr>
              <w:pStyle w:val="SMcaption"/>
              <w:jc w:val="center"/>
            </w:pPr>
            <w:r w:rsidRPr="004B128B">
              <w:t>3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F4B73" w14:textId="77777777" w:rsidR="004B128B" w:rsidRPr="004B128B" w:rsidRDefault="004B128B" w:rsidP="00CD28DA">
            <w:pPr>
              <w:pStyle w:val="SMcaption"/>
              <w:jc w:val="center"/>
            </w:pPr>
            <w:r w:rsidRPr="004B128B">
              <w:t>1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E52E4" w14:textId="77777777" w:rsidR="004B128B" w:rsidRPr="004B128B" w:rsidRDefault="004B128B" w:rsidP="00CD28DA">
            <w:pPr>
              <w:pStyle w:val="SMcaption"/>
              <w:jc w:val="center"/>
            </w:pPr>
            <w:r w:rsidRPr="004B128B">
              <w:t>51</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EE60B" w14:textId="77777777" w:rsidR="004B128B" w:rsidRPr="004B128B" w:rsidRDefault="004B128B" w:rsidP="00CD28DA">
            <w:pPr>
              <w:pStyle w:val="SMcaption"/>
              <w:jc w:val="center"/>
            </w:pPr>
            <w:r w:rsidRPr="004B128B">
              <w:t>26</w:t>
            </w:r>
          </w:p>
        </w:tc>
      </w:tr>
      <w:tr w:rsidR="004B128B" w:rsidRPr="004B128B" w14:paraId="749AA65D"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1FDE5" w14:textId="77777777" w:rsidR="004B128B" w:rsidRPr="004B128B" w:rsidRDefault="004B128B" w:rsidP="004B128B">
            <w:pPr>
              <w:pStyle w:val="SMcaption"/>
              <w:rPr>
                <w:bCs/>
              </w:rPr>
            </w:pPr>
            <w:r w:rsidRPr="004B128B">
              <w:rPr>
                <w:bCs/>
              </w:rPr>
              <w:t>20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60617" w14:textId="77777777" w:rsidR="004B128B" w:rsidRPr="004B128B" w:rsidRDefault="004B128B" w:rsidP="00CD28DA">
            <w:pPr>
              <w:pStyle w:val="SMcaption"/>
              <w:jc w:val="center"/>
            </w:pPr>
            <w:r w:rsidRPr="004B128B">
              <w:t>5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4A0A3" w14:textId="77777777" w:rsidR="004B128B" w:rsidRPr="004B128B" w:rsidRDefault="004B128B" w:rsidP="00CD28DA">
            <w:pPr>
              <w:pStyle w:val="SMcaption"/>
              <w:jc w:val="center"/>
            </w:pPr>
            <w:r w:rsidRPr="004B128B">
              <w:t>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33F7F" w14:textId="77777777" w:rsidR="004B128B" w:rsidRPr="004B128B" w:rsidRDefault="004B128B" w:rsidP="00CD28DA">
            <w:pPr>
              <w:pStyle w:val="SMcaption"/>
              <w:jc w:val="center"/>
            </w:pPr>
            <w:r w:rsidRPr="004B128B">
              <w:t>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79A0B" w14:textId="77777777" w:rsidR="004B128B" w:rsidRPr="004B128B" w:rsidRDefault="004B128B" w:rsidP="00CD28DA">
            <w:pPr>
              <w:pStyle w:val="SMcaption"/>
              <w:jc w:val="center"/>
            </w:pPr>
            <w:r w:rsidRPr="004B128B">
              <w:t>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D6699" w14:textId="77777777" w:rsidR="004B128B" w:rsidRPr="004B128B" w:rsidRDefault="004B128B" w:rsidP="00CD28DA">
            <w:pPr>
              <w:pStyle w:val="SMcaption"/>
              <w:jc w:val="center"/>
            </w:pPr>
            <w:r w:rsidRPr="004B128B">
              <w:t>1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C3D0" w14:textId="77777777" w:rsidR="004B128B" w:rsidRPr="004B128B" w:rsidRDefault="004B128B" w:rsidP="00CD28DA">
            <w:pPr>
              <w:pStyle w:val="SMcaption"/>
              <w:jc w:val="center"/>
            </w:pPr>
            <w:r w:rsidRPr="004B128B">
              <w:t>49</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5E04D" w14:textId="77777777" w:rsidR="004B128B" w:rsidRPr="004B128B" w:rsidRDefault="004B128B" w:rsidP="00CD28DA">
            <w:pPr>
              <w:pStyle w:val="SMcaption"/>
              <w:jc w:val="center"/>
            </w:pPr>
            <w:r w:rsidRPr="004B128B">
              <w:t>25</w:t>
            </w:r>
          </w:p>
        </w:tc>
      </w:tr>
      <w:tr w:rsidR="004B128B" w:rsidRPr="004B128B" w14:paraId="519AF77B"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D270F" w14:textId="77777777" w:rsidR="004B128B" w:rsidRPr="004B128B" w:rsidRDefault="004B128B" w:rsidP="004B128B">
            <w:pPr>
              <w:pStyle w:val="SMcaption"/>
              <w:rPr>
                <w:bCs/>
              </w:rPr>
            </w:pPr>
            <w:r w:rsidRPr="004B128B">
              <w:rPr>
                <w:bCs/>
              </w:rPr>
              <w:t>20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04C3C" w14:textId="77777777" w:rsidR="004B128B" w:rsidRPr="004B128B" w:rsidRDefault="004B128B" w:rsidP="00CD28DA">
            <w:pPr>
              <w:pStyle w:val="SMcaption"/>
              <w:jc w:val="center"/>
            </w:pPr>
            <w:r w:rsidRPr="004B128B">
              <w:t>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94EEC" w14:textId="77777777" w:rsidR="004B128B" w:rsidRPr="004B128B" w:rsidRDefault="004B128B" w:rsidP="00CD28DA">
            <w:pPr>
              <w:pStyle w:val="SMcaption"/>
              <w:jc w:val="center"/>
            </w:pPr>
            <w:r w:rsidRPr="004B128B">
              <w:t>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58542" w14:textId="77777777" w:rsidR="004B128B" w:rsidRPr="004B128B" w:rsidRDefault="004B128B" w:rsidP="00CD28DA">
            <w:pPr>
              <w:pStyle w:val="SMcaption"/>
              <w:jc w:val="center"/>
            </w:pPr>
            <w:r w:rsidRPr="004B128B">
              <w:t>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6006E" w14:textId="77777777" w:rsidR="004B128B" w:rsidRPr="004B128B" w:rsidRDefault="004B128B" w:rsidP="00CD28DA">
            <w:pPr>
              <w:pStyle w:val="SMcaption"/>
              <w:jc w:val="center"/>
            </w:pPr>
            <w:r w:rsidRPr="004B128B">
              <w:t>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B526D" w14:textId="77777777" w:rsidR="004B128B" w:rsidRPr="004B128B" w:rsidRDefault="004B128B" w:rsidP="00CD28DA">
            <w:pPr>
              <w:pStyle w:val="SMcaption"/>
              <w:jc w:val="center"/>
            </w:pPr>
            <w:r w:rsidRPr="004B128B">
              <w:t>1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610F6" w14:textId="77777777" w:rsidR="004B128B" w:rsidRPr="004B128B" w:rsidRDefault="004B128B" w:rsidP="00CD28DA">
            <w:pPr>
              <w:pStyle w:val="SMcaption"/>
              <w:jc w:val="center"/>
            </w:pPr>
            <w:r w:rsidRPr="004B128B">
              <w:t>46</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5A6BF" w14:textId="77777777" w:rsidR="004B128B" w:rsidRPr="004B128B" w:rsidRDefault="004B128B" w:rsidP="00CD28DA">
            <w:pPr>
              <w:pStyle w:val="SMcaption"/>
              <w:jc w:val="center"/>
            </w:pPr>
            <w:r w:rsidRPr="004B128B">
              <w:t>24</w:t>
            </w:r>
          </w:p>
        </w:tc>
      </w:tr>
      <w:tr w:rsidR="004B128B" w:rsidRPr="004B128B" w14:paraId="22643624"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4FA88" w14:textId="77777777" w:rsidR="004B128B" w:rsidRPr="004B128B" w:rsidRDefault="004B128B" w:rsidP="004B128B">
            <w:pPr>
              <w:pStyle w:val="SMcaption"/>
              <w:rPr>
                <w:bCs/>
              </w:rPr>
            </w:pPr>
            <w:r w:rsidRPr="004B128B">
              <w:rPr>
                <w:bCs/>
              </w:rPr>
              <w:t>20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C0CDF" w14:textId="77777777" w:rsidR="004B128B" w:rsidRPr="004B128B" w:rsidRDefault="004B128B" w:rsidP="00CD28DA">
            <w:pPr>
              <w:pStyle w:val="SMcaption"/>
              <w:jc w:val="center"/>
            </w:pPr>
            <w:r w:rsidRPr="004B128B">
              <w:t>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69C36" w14:textId="77777777" w:rsidR="004B128B" w:rsidRPr="004B128B" w:rsidRDefault="004B128B" w:rsidP="00CD28DA">
            <w:pPr>
              <w:pStyle w:val="SMcaption"/>
              <w:jc w:val="center"/>
            </w:pPr>
            <w:r w:rsidRPr="004B128B">
              <w:t>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364E3" w14:textId="77777777" w:rsidR="004B128B" w:rsidRPr="004B128B" w:rsidRDefault="004B128B" w:rsidP="00CD28DA">
            <w:pPr>
              <w:pStyle w:val="SMcaption"/>
              <w:jc w:val="center"/>
            </w:pPr>
            <w:r w:rsidRPr="004B128B">
              <w:t>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224D1" w14:textId="77777777" w:rsidR="004B128B" w:rsidRPr="004B128B" w:rsidRDefault="004B128B" w:rsidP="00CD28DA">
            <w:pPr>
              <w:pStyle w:val="SMcaption"/>
              <w:jc w:val="center"/>
            </w:pPr>
            <w:r w:rsidRPr="004B128B">
              <w:t>3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B4ECB" w14:textId="77777777" w:rsidR="004B128B" w:rsidRPr="004B128B" w:rsidRDefault="004B128B" w:rsidP="00CD28DA">
            <w:pPr>
              <w:pStyle w:val="SMcaption"/>
              <w:jc w:val="center"/>
            </w:pPr>
            <w:r w:rsidRPr="004B128B">
              <w:t>1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A69E9" w14:textId="77777777" w:rsidR="004B128B" w:rsidRPr="004B128B" w:rsidRDefault="004B128B" w:rsidP="00CD28DA">
            <w:pPr>
              <w:pStyle w:val="SMcaption"/>
              <w:jc w:val="center"/>
            </w:pPr>
            <w:r w:rsidRPr="004B128B">
              <w:t>43</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DD0E8" w14:textId="77777777" w:rsidR="004B128B" w:rsidRPr="004B128B" w:rsidRDefault="004B128B" w:rsidP="00CD28DA">
            <w:pPr>
              <w:pStyle w:val="SMcaption"/>
              <w:jc w:val="center"/>
            </w:pPr>
            <w:r w:rsidRPr="004B128B">
              <w:t>23</w:t>
            </w:r>
          </w:p>
        </w:tc>
      </w:tr>
      <w:tr w:rsidR="004B128B" w:rsidRPr="004B128B" w14:paraId="294FB531"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DBF18" w14:textId="77777777" w:rsidR="004B128B" w:rsidRPr="004B128B" w:rsidRDefault="004B128B" w:rsidP="004B128B">
            <w:pPr>
              <w:pStyle w:val="SMcaption"/>
              <w:rPr>
                <w:bCs/>
              </w:rPr>
            </w:pPr>
            <w:r w:rsidRPr="004B128B">
              <w:rPr>
                <w:bCs/>
              </w:rPr>
              <w:t>20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8E883" w14:textId="77777777" w:rsidR="004B128B" w:rsidRPr="004B128B" w:rsidRDefault="004B128B" w:rsidP="00CD28DA">
            <w:pPr>
              <w:pStyle w:val="SMcaption"/>
              <w:jc w:val="center"/>
            </w:pPr>
            <w:r w:rsidRPr="004B128B">
              <w:t>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DFE7" w14:textId="77777777" w:rsidR="004B128B" w:rsidRPr="004B128B" w:rsidRDefault="004B128B" w:rsidP="00CD28DA">
            <w:pPr>
              <w:pStyle w:val="SMcaption"/>
              <w:jc w:val="center"/>
            </w:pPr>
            <w:r w:rsidRPr="004B128B">
              <w:t>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6737E" w14:textId="77777777" w:rsidR="004B128B" w:rsidRPr="004B128B" w:rsidRDefault="004B128B" w:rsidP="00CD28DA">
            <w:pPr>
              <w:pStyle w:val="SMcaption"/>
              <w:jc w:val="center"/>
            </w:pPr>
            <w:r w:rsidRPr="004B128B">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962B1" w14:textId="77777777" w:rsidR="004B128B" w:rsidRPr="004B128B" w:rsidRDefault="004B128B" w:rsidP="00CD28DA">
            <w:pPr>
              <w:pStyle w:val="SMcaption"/>
              <w:jc w:val="center"/>
            </w:pPr>
            <w:r w:rsidRPr="004B128B">
              <w:t>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C09CE" w14:textId="77777777" w:rsidR="004B128B" w:rsidRPr="004B128B" w:rsidRDefault="004B128B" w:rsidP="00CD28DA">
            <w:pPr>
              <w:pStyle w:val="SMcaption"/>
              <w:jc w:val="center"/>
            </w:pPr>
            <w:r w:rsidRPr="004B128B">
              <w:t>1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0E4B8" w14:textId="77777777" w:rsidR="004B128B" w:rsidRPr="004B128B" w:rsidRDefault="004B128B" w:rsidP="00CD28DA">
            <w:pPr>
              <w:pStyle w:val="SMcaption"/>
              <w:jc w:val="center"/>
            </w:pPr>
            <w:r w:rsidRPr="004B128B">
              <w:t>40</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37297" w14:textId="77777777" w:rsidR="004B128B" w:rsidRPr="004B128B" w:rsidRDefault="004B128B" w:rsidP="00CD28DA">
            <w:pPr>
              <w:pStyle w:val="SMcaption"/>
              <w:jc w:val="center"/>
            </w:pPr>
            <w:r w:rsidRPr="004B128B">
              <w:t>22</w:t>
            </w:r>
          </w:p>
        </w:tc>
      </w:tr>
      <w:tr w:rsidR="004B128B" w:rsidRPr="004B128B" w14:paraId="71CFEA34"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6E453" w14:textId="77777777" w:rsidR="004B128B" w:rsidRPr="004B128B" w:rsidRDefault="004B128B" w:rsidP="004B128B">
            <w:pPr>
              <w:pStyle w:val="SMcaption"/>
              <w:rPr>
                <w:bCs/>
              </w:rPr>
            </w:pPr>
            <w:r w:rsidRPr="004B128B">
              <w:rPr>
                <w:bCs/>
              </w:rPr>
              <w:t>20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47F4" w14:textId="77777777" w:rsidR="004B128B" w:rsidRPr="004B128B" w:rsidRDefault="004B128B" w:rsidP="00CD28DA">
            <w:pPr>
              <w:pStyle w:val="SMcaption"/>
              <w:jc w:val="center"/>
            </w:pPr>
            <w:r w:rsidRPr="004B128B">
              <w:t>5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F2299" w14:textId="77777777" w:rsidR="004B128B" w:rsidRPr="004B128B" w:rsidRDefault="004B128B" w:rsidP="00CD28DA">
            <w:pPr>
              <w:pStyle w:val="SMcaption"/>
              <w:jc w:val="center"/>
            </w:pPr>
            <w:r w:rsidRPr="004B128B">
              <w:t>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F21F2" w14:textId="77777777" w:rsidR="004B128B" w:rsidRPr="004B128B" w:rsidRDefault="004B128B" w:rsidP="00CD28DA">
            <w:pPr>
              <w:pStyle w:val="SMcaption"/>
              <w:jc w:val="center"/>
            </w:pPr>
            <w:r w:rsidRPr="004B128B">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61D01" w14:textId="77777777" w:rsidR="004B128B" w:rsidRPr="004B128B" w:rsidRDefault="004B128B" w:rsidP="00CD28DA">
            <w:pPr>
              <w:pStyle w:val="SMcaption"/>
              <w:jc w:val="center"/>
            </w:pPr>
            <w:r w:rsidRPr="004B128B">
              <w:t>3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36BE7" w14:textId="77777777" w:rsidR="004B128B" w:rsidRPr="004B128B" w:rsidRDefault="004B128B" w:rsidP="00CD28DA">
            <w:pPr>
              <w:pStyle w:val="SMcaption"/>
              <w:jc w:val="center"/>
            </w:pPr>
            <w:r w:rsidRPr="004B128B">
              <w:t>1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F7421" w14:textId="77777777" w:rsidR="004B128B" w:rsidRPr="004B128B" w:rsidRDefault="004B128B" w:rsidP="00CD28DA">
            <w:pPr>
              <w:pStyle w:val="SMcaption"/>
              <w:jc w:val="center"/>
            </w:pPr>
            <w:r w:rsidRPr="004B128B">
              <w:t>37</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6EF87" w14:textId="77777777" w:rsidR="004B128B" w:rsidRPr="004B128B" w:rsidRDefault="004B128B" w:rsidP="00CD28DA">
            <w:pPr>
              <w:pStyle w:val="SMcaption"/>
              <w:jc w:val="center"/>
            </w:pPr>
            <w:r w:rsidRPr="004B128B">
              <w:t>21</w:t>
            </w:r>
          </w:p>
        </w:tc>
      </w:tr>
      <w:tr w:rsidR="004B128B" w:rsidRPr="004B128B" w14:paraId="07342DB1"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8B6C3" w14:textId="77777777" w:rsidR="004B128B" w:rsidRPr="004B128B" w:rsidRDefault="004B128B" w:rsidP="004B128B">
            <w:pPr>
              <w:pStyle w:val="SMcaption"/>
              <w:rPr>
                <w:bCs/>
              </w:rPr>
            </w:pPr>
            <w:r w:rsidRPr="004B128B">
              <w:rPr>
                <w:bCs/>
              </w:rPr>
              <w:t>20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84A00" w14:textId="77777777" w:rsidR="004B128B" w:rsidRPr="004B128B" w:rsidRDefault="004B128B" w:rsidP="00CD28DA">
            <w:pPr>
              <w:pStyle w:val="SMcaption"/>
              <w:jc w:val="center"/>
            </w:pPr>
            <w:r w:rsidRPr="004B128B">
              <w:t>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BE92C" w14:textId="77777777" w:rsidR="004B128B" w:rsidRPr="004B128B" w:rsidRDefault="004B128B" w:rsidP="00CD28DA">
            <w:pPr>
              <w:pStyle w:val="SMcaption"/>
              <w:jc w:val="center"/>
            </w:pPr>
            <w:r w:rsidRPr="004B128B">
              <w:t>1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D0A8A" w14:textId="77777777" w:rsidR="004B128B" w:rsidRPr="004B128B" w:rsidRDefault="004B128B" w:rsidP="00CD28DA">
            <w:pPr>
              <w:pStyle w:val="SMcaption"/>
              <w:jc w:val="center"/>
            </w:pPr>
            <w:r w:rsidRPr="004B128B">
              <w:t>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A0389" w14:textId="77777777" w:rsidR="004B128B" w:rsidRPr="004B128B" w:rsidRDefault="004B128B" w:rsidP="00CD28DA">
            <w:pPr>
              <w:pStyle w:val="SMcaption"/>
              <w:jc w:val="center"/>
            </w:pPr>
            <w:r w:rsidRPr="004B128B">
              <w:t>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6979" w14:textId="77777777" w:rsidR="004B128B" w:rsidRPr="004B128B" w:rsidRDefault="004B128B" w:rsidP="00CD28DA">
            <w:pPr>
              <w:pStyle w:val="SMcaption"/>
              <w:jc w:val="center"/>
            </w:pPr>
            <w:r w:rsidRPr="004B128B">
              <w:t>1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D92477" w14:textId="77777777" w:rsidR="004B128B" w:rsidRPr="004B128B" w:rsidRDefault="004B128B" w:rsidP="00CD28DA">
            <w:pPr>
              <w:pStyle w:val="SMcaption"/>
              <w:jc w:val="center"/>
            </w:pPr>
            <w:r w:rsidRPr="004B128B">
              <w:t>35</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8DD71" w14:textId="77777777" w:rsidR="004B128B" w:rsidRPr="004B128B" w:rsidRDefault="004B128B" w:rsidP="00CD28DA">
            <w:pPr>
              <w:pStyle w:val="SMcaption"/>
              <w:jc w:val="center"/>
            </w:pPr>
            <w:r w:rsidRPr="004B128B">
              <w:t>20</w:t>
            </w:r>
          </w:p>
        </w:tc>
      </w:tr>
      <w:tr w:rsidR="004B128B" w:rsidRPr="004B128B" w14:paraId="087FC563"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99984" w14:textId="77777777" w:rsidR="004B128B" w:rsidRPr="004B128B" w:rsidRDefault="004B128B" w:rsidP="004B128B">
            <w:pPr>
              <w:pStyle w:val="SMcaption"/>
              <w:rPr>
                <w:bCs/>
              </w:rPr>
            </w:pPr>
            <w:r w:rsidRPr="004B128B">
              <w:rPr>
                <w:bCs/>
              </w:rPr>
              <w:t>200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36254" w14:textId="77777777" w:rsidR="004B128B" w:rsidRPr="004B128B" w:rsidRDefault="004B128B" w:rsidP="00CD28DA">
            <w:pPr>
              <w:pStyle w:val="SMcaption"/>
              <w:jc w:val="center"/>
            </w:pPr>
            <w:r w:rsidRPr="004B128B">
              <w:t>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FF047" w14:textId="77777777" w:rsidR="004B128B" w:rsidRPr="004B128B" w:rsidRDefault="004B128B" w:rsidP="00CD28DA">
            <w:pPr>
              <w:pStyle w:val="SMcaption"/>
              <w:jc w:val="center"/>
            </w:pPr>
            <w:r w:rsidRPr="004B128B">
              <w:t>1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1C3BD" w14:textId="77777777" w:rsidR="004B128B" w:rsidRPr="004B128B" w:rsidRDefault="004B128B" w:rsidP="00CD28DA">
            <w:pPr>
              <w:pStyle w:val="SMcaption"/>
              <w:jc w:val="center"/>
            </w:pPr>
            <w:r w:rsidRPr="004B128B">
              <w:t>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EEB5F" w14:textId="77777777" w:rsidR="004B128B" w:rsidRPr="004B128B" w:rsidRDefault="004B128B" w:rsidP="00CD28DA">
            <w:pPr>
              <w:pStyle w:val="SMcaption"/>
              <w:jc w:val="center"/>
            </w:pPr>
            <w:r w:rsidRPr="004B128B">
              <w:t>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880D2" w14:textId="77777777" w:rsidR="004B128B" w:rsidRPr="004B128B" w:rsidRDefault="004B128B" w:rsidP="00CD28DA">
            <w:pPr>
              <w:pStyle w:val="SMcaption"/>
              <w:jc w:val="center"/>
            </w:pPr>
            <w:r w:rsidRPr="004B128B">
              <w:t>10</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29B95" w14:textId="77777777" w:rsidR="004B128B" w:rsidRPr="004B128B" w:rsidRDefault="004B128B" w:rsidP="00CD28DA">
            <w:pPr>
              <w:pStyle w:val="SMcaption"/>
              <w:jc w:val="center"/>
            </w:pPr>
            <w:r w:rsidRPr="004B128B">
              <w:t>33</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76BD0" w14:textId="77777777" w:rsidR="004B128B" w:rsidRPr="004B128B" w:rsidRDefault="004B128B" w:rsidP="00CD28DA">
            <w:pPr>
              <w:pStyle w:val="SMcaption"/>
              <w:jc w:val="center"/>
            </w:pPr>
            <w:r w:rsidRPr="004B128B">
              <w:t>19</w:t>
            </w:r>
          </w:p>
        </w:tc>
      </w:tr>
      <w:tr w:rsidR="004B128B" w:rsidRPr="004B128B" w14:paraId="41ACC00A"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40AA2" w14:textId="77777777" w:rsidR="004B128B" w:rsidRPr="004B128B" w:rsidRDefault="004B128B" w:rsidP="004B128B">
            <w:pPr>
              <w:pStyle w:val="SMcaption"/>
              <w:rPr>
                <w:bCs/>
              </w:rPr>
            </w:pPr>
            <w:r w:rsidRPr="004B128B">
              <w:rPr>
                <w:bCs/>
              </w:rPr>
              <w:t>200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8AE04" w14:textId="77777777" w:rsidR="004B128B" w:rsidRPr="004B128B" w:rsidRDefault="004B128B" w:rsidP="00CD28DA">
            <w:pPr>
              <w:pStyle w:val="SMcaption"/>
              <w:jc w:val="center"/>
            </w:pPr>
            <w:r w:rsidRPr="004B128B">
              <w:t>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875AB" w14:textId="77777777" w:rsidR="004B128B" w:rsidRPr="004B128B" w:rsidRDefault="004B128B" w:rsidP="00CD28DA">
            <w:pPr>
              <w:pStyle w:val="SMcaption"/>
              <w:jc w:val="center"/>
            </w:pPr>
            <w:r w:rsidRPr="004B128B">
              <w:t>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6ED06" w14:textId="77777777" w:rsidR="004B128B" w:rsidRPr="004B128B" w:rsidRDefault="004B128B" w:rsidP="00CD28DA">
            <w:pPr>
              <w:pStyle w:val="SMcaption"/>
              <w:jc w:val="center"/>
            </w:pPr>
            <w:r w:rsidRPr="004B128B">
              <w:t>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FD917" w14:textId="77777777" w:rsidR="004B128B" w:rsidRPr="004B128B" w:rsidRDefault="004B128B" w:rsidP="00CD28DA">
            <w:pPr>
              <w:pStyle w:val="SMcaption"/>
              <w:jc w:val="center"/>
            </w:pPr>
            <w:r w:rsidRPr="004B128B">
              <w:t>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8465D" w14:textId="77777777" w:rsidR="004B128B" w:rsidRPr="004B128B" w:rsidRDefault="004B128B" w:rsidP="00CD28DA">
            <w:pPr>
              <w:pStyle w:val="SMcaption"/>
              <w:jc w:val="center"/>
            </w:pPr>
            <w:r w:rsidRPr="004B128B">
              <w:t>10</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00CC4" w14:textId="77777777" w:rsidR="004B128B" w:rsidRPr="004B128B" w:rsidRDefault="004B128B" w:rsidP="00CD28DA">
            <w:pPr>
              <w:pStyle w:val="SMcaption"/>
              <w:jc w:val="center"/>
            </w:pPr>
            <w:r w:rsidRPr="004B128B">
              <w:t>31</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690C6" w14:textId="77777777" w:rsidR="004B128B" w:rsidRPr="004B128B" w:rsidRDefault="004B128B" w:rsidP="00CD28DA">
            <w:pPr>
              <w:pStyle w:val="SMcaption"/>
              <w:jc w:val="center"/>
            </w:pPr>
            <w:r w:rsidRPr="004B128B">
              <w:t>18</w:t>
            </w:r>
          </w:p>
        </w:tc>
      </w:tr>
      <w:tr w:rsidR="004B128B" w:rsidRPr="004B128B" w14:paraId="307591D0"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01DBF" w14:textId="77777777" w:rsidR="004B128B" w:rsidRPr="004B128B" w:rsidRDefault="004B128B" w:rsidP="004B128B">
            <w:pPr>
              <w:pStyle w:val="SMcaption"/>
              <w:rPr>
                <w:bCs/>
              </w:rPr>
            </w:pPr>
            <w:r w:rsidRPr="004B128B">
              <w:rPr>
                <w:bCs/>
              </w:rPr>
              <w:t>200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1E141" w14:textId="77777777" w:rsidR="004B128B" w:rsidRPr="004B128B" w:rsidRDefault="004B128B" w:rsidP="00CD28DA">
            <w:pPr>
              <w:pStyle w:val="SMcaption"/>
              <w:jc w:val="center"/>
            </w:pPr>
            <w:r w:rsidRPr="004B128B">
              <w:t>5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B75A5" w14:textId="77777777" w:rsidR="004B128B" w:rsidRPr="004B128B" w:rsidRDefault="004B128B" w:rsidP="00CD28DA">
            <w:pPr>
              <w:pStyle w:val="SMcaption"/>
              <w:jc w:val="center"/>
            </w:pPr>
            <w:r w:rsidRPr="004B128B">
              <w:t>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D1EAB" w14:textId="77777777" w:rsidR="004B128B" w:rsidRPr="004B128B" w:rsidRDefault="004B128B" w:rsidP="00CD28DA">
            <w:pPr>
              <w:pStyle w:val="SMcaption"/>
              <w:jc w:val="center"/>
            </w:pPr>
            <w:r w:rsidRPr="004B128B">
              <w:t>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E7D41" w14:textId="77777777" w:rsidR="004B128B" w:rsidRPr="004B128B" w:rsidRDefault="004B128B" w:rsidP="00CD28DA">
            <w:pPr>
              <w:pStyle w:val="SMcaption"/>
              <w:jc w:val="center"/>
            </w:pPr>
            <w:r w:rsidRPr="004B128B">
              <w:t>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81F78" w14:textId="77777777" w:rsidR="004B128B" w:rsidRPr="004B128B" w:rsidRDefault="004B128B" w:rsidP="00CD28DA">
            <w:pPr>
              <w:pStyle w:val="SMcaption"/>
              <w:jc w:val="center"/>
            </w:pPr>
            <w:r w:rsidRPr="004B128B">
              <w:t>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6C3E47" w14:textId="77777777" w:rsidR="004B128B" w:rsidRPr="004B128B" w:rsidRDefault="004B128B" w:rsidP="00CD28DA">
            <w:pPr>
              <w:pStyle w:val="SMcaption"/>
              <w:jc w:val="center"/>
            </w:pPr>
            <w:r w:rsidRPr="004B128B">
              <w:t>30</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DCAB0" w14:textId="77777777" w:rsidR="004B128B" w:rsidRPr="004B128B" w:rsidRDefault="004B128B" w:rsidP="00CD28DA">
            <w:pPr>
              <w:pStyle w:val="SMcaption"/>
              <w:jc w:val="center"/>
            </w:pPr>
            <w:r w:rsidRPr="004B128B">
              <w:t>18</w:t>
            </w:r>
          </w:p>
        </w:tc>
      </w:tr>
      <w:tr w:rsidR="004B128B" w:rsidRPr="004B128B" w14:paraId="7908AFF8"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7AFAB" w14:textId="77777777" w:rsidR="004B128B" w:rsidRPr="004B128B" w:rsidRDefault="004B128B" w:rsidP="004B128B">
            <w:pPr>
              <w:pStyle w:val="SMcaption"/>
              <w:rPr>
                <w:bCs/>
              </w:rPr>
            </w:pPr>
            <w:r w:rsidRPr="004B128B">
              <w:rPr>
                <w:bCs/>
              </w:rPr>
              <w:t>200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AFFD0" w14:textId="77777777" w:rsidR="004B128B" w:rsidRPr="004B128B" w:rsidRDefault="004B128B" w:rsidP="00CD28DA">
            <w:pPr>
              <w:pStyle w:val="SMcaption"/>
              <w:jc w:val="center"/>
            </w:pPr>
            <w:r w:rsidRPr="004B128B">
              <w:t>5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491BC" w14:textId="77777777" w:rsidR="004B128B" w:rsidRPr="004B128B" w:rsidRDefault="004B128B" w:rsidP="00CD28DA">
            <w:pPr>
              <w:pStyle w:val="SMcaption"/>
              <w:jc w:val="center"/>
            </w:pPr>
            <w:r w:rsidRPr="004B128B">
              <w:t>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7C036" w14:textId="77777777" w:rsidR="004B128B" w:rsidRPr="004B128B" w:rsidRDefault="004B128B" w:rsidP="00CD28DA">
            <w:pPr>
              <w:pStyle w:val="SMcaption"/>
              <w:jc w:val="center"/>
            </w:pPr>
            <w:r w:rsidRPr="004B128B">
              <w:t>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5B0C8" w14:textId="77777777" w:rsidR="004B128B" w:rsidRPr="004B128B" w:rsidRDefault="004B128B" w:rsidP="00CD28DA">
            <w:pPr>
              <w:pStyle w:val="SMcaption"/>
              <w:jc w:val="center"/>
            </w:pPr>
            <w:r w:rsidRPr="004B128B">
              <w:t>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BC856"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189B8" w14:textId="77777777" w:rsidR="004B128B" w:rsidRPr="004B128B" w:rsidRDefault="004B128B" w:rsidP="00CD28DA">
            <w:pPr>
              <w:pStyle w:val="SMcaption"/>
              <w:jc w:val="center"/>
            </w:pPr>
            <w:r w:rsidRPr="004B128B">
              <w:t>28</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D4910" w14:textId="77777777" w:rsidR="004B128B" w:rsidRPr="004B128B" w:rsidRDefault="004B128B" w:rsidP="00CD28DA">
            <w:pPr>
              <w:pStyle w:val="SMcaption"/>
              <w:jc w:val="center"/>
            </w:pPr>
            <w:r w:rsidRPr="004B128B">
              <w:t>17</w:t>
            </w:r>
          </w:p>
        </w:tc>
      </w:tr>
      <w:tr w:rsidR="004B128B" w:rsidRPr="004B128B" w14:paraId="1989EEAB"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3B008" w14:textId="77777777" w:rsidR="004B128B" w:rsidRPr="004B128B" w:rsidRDefault="004B128B" w:rsidP="004B128B">
            <w:pPr>
              <w:pStyle w:val="SMcaption"/>
              <w:rPr>
                <w:bCs/>
              </w:rPr>
            </w:pPr>
            <w:r w:rsidRPr="004B128B">
              <w:rPr>
                <w:bCs/>
              </w:rPr>
              <w:t>200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51552" w14:textId="77777777" w:rsidR="004B128B" w:rsidRPr="004B128B" w:rsidRDefault="004B128B" w:rsidP="00CD28DA">
            <w:pPr>
              <w:pStyle w:val="SMcaption"/>
              <w:jc w:val="center"/>
            </w:pPr>
            <w:r w:rsidRPr="004B128B">
              <w:t>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FD2A3" w14:textId="77777777" w:rsidR="004B128B" w:rsidRPr="004B128B" w:rsidRDefault="004B128B" w:rsidP="00CD28DA">
            <w:pPr>
              <w:pStyle w:val="SMcaption"/>
              <w:jc w:val="center"/>
            </w:pPr>
            <w:r w:rsidRPr="004B128B">
              <w:t>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0AE20" w14:textId="77777777" w:rsidR="004B128B" w:rsidRPr="004B128B" w:rsidRDefault="004B128B" w:rsidP="00CD28DA">
            <w:pPr>
              <w:pStyle w:val="SMcaption"/>
              <w:jc w:val="center"/>
            </w:pPr>
            <w:r w:rsidRPr="004B128B">
              <w:t>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C4E594" w14:textId="77777777" w:rsidR="004B128B" w:rsidRPr="004B128B" w:rsidRDefault="004B128B" w:rsidP="00CD28DA">
            <w:pPr>
              <w:pStyle w:val="SMcaption"/>
              <w:jc w:val="center"/>
            </w:pPr>
            <w:r w:rsidRPr="004B128B">
              <w:t>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84472"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68F8C" w14:textId="77777777" w:rsidR="004B128B" w:rsidRPr="004B128B" w:rsidRDefault="004B128B" w:rsidP="00CD28DA">
            <w:pPr>
              <w:pStyle w:val="SMcaption"/>
              <w:jc w:val="center"/>
            </w:pPr>
            <w:r w:rsidRPr="004B128B">
              <w:t>25</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DC84C" w14:textId="77777777" w:rsidR="004B128B" w:rsidRPr="004B128B" w:rsidRDefault="004B128B" w:rsidP="00CD28DA">
            <w:pPr>
              <w:pStyle w:val="SMcaption"/>
              <w:jc w:val="center"/>
            </w:pPr>
            <w:r w:rsidRPr="004B128B">
              <w:t>16</w:t>
            </w:r>
          </w:p>
        </w:tc>
      </w:tr>
      <w:tr w:rsidR="004B128B" w:rsidRPr="004B128B" w14:paraId="4E7BE44E"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5CE8A" w14:textId="77777777" w:rsidR="004B128B" w:rsidRPr="004B128B" w:rsidRDefault="004B128B" w:rsidP="004B128B">
            <w:pPr>
              <w:pStyle w:val="SMcaption"/>
              <w:rPr>
                <w:bCs/>
              </w:rPr>
            </w:pPr>
            <w:r w:rsidRPr="004B128B">
              <w:rPr>
                <w:bCs/>
              </w:rPr>
              <w:t>200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17BB9" w14:textId="77777777" w:rsidR="004B128B" w:rsidRPr="004B128B" w:rsidRDefault="004B128B" w:rsidP="00CD28DA">
            <w:pPr>
              <w:pStyle w:val="SMcaption"/>
              <w:jc w:val="center"/>
            </w:pPr>
            <w:r w:rsidRPr="004B128B">
              <w:t>5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417CA" w14:textId="77777777" w:rsidR="004B128B" w:rsidRPr="004B128B" w:rsidRDefault="004B128B" w:rsidP="00CD28DA">
            <w:pPr>
              <w:pStyle w:val="SMcaption"/>
              <w:jc w:val="center"/>
            </w:pPr>
            <w:r w:rsidRPr="004B128B">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160F8" w14:textId="77777777" w:rsidR="004B128B" w:rsidRPr="004B128B" w:rsidRDefault="004B128B" w:rsidP="00CD28DA">
            <w:pPr>
              <w:pStyle w:val="SMcaption"/>
              <w:jc w:val="center"/>
            </w:pPr>
            <w:r w:rsidRPr="004B128B">
              <w:t>4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1F9F6" w14:textId="77777777" w:rsidR="004B128B" w:rsidRPr="004B128B" w:rsidRDefault="004B128B" w:rsidP="00CD28DA">
            <w:pPr>
              <w:pStyle w:val="SMcaption"/>
              <w:jc w:val="center"/>
            </w:pPr>
            <w:r w:rsidRPr="004B128B">
              <w:t>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F337A"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69262" w14:textId="77777777" w:rsidR="004B128B" w:rsidRPr="004B128B" w:rsidRDefault="004B128B" w:rsidP="00CD28DA">
            <w:pPr>
              <w:pStyle w:val="SMcaption"/>
              <w:jc w:val="center"/>
            </w:pPr>
            <w:r w:rsidRPr="004B128B">
              <w:t>23</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A82E2" w14:textId="77777777" w:rsidR="004B128B" w:rsidRPr="004B128B" w:rsidRDefault="004B128B" w:rsidP="00CD28DA">
            <w:pPr>
              <w:pStyle w:val="SMcaption"/>
              <w:jc w:val="center"/>
            </w:pPr>
            <w:r w:rsidRPr="004B128B">
              <w:t>15</w:t>
            </w:r>
          </w:p>
        </w:tc>
      </w:tr>
      <w:tr w:rsidR="004B128B" w:rsidRPr="004B128B" w14:paraId="6FC46D1A"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253C4" w14:textId="77777777" w:rsidR="004B128B" w:rsidRPr="004B128B" w:rsidRDefault="004B128B" w:rsidP="004B128B">
            <w:pPr>
              <w:pStyle w:val="SMcaption"/>
              <w:rPr>
                <w:bCs/>
              </w:rPr>
            </w:pPr>
            <w:r w:rsidRPr="004B128B">
              <w:rPr>
                <w:bCs/>
              </w:rPr>
              <w:t>200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427FF" w14:textId="77777777" w:rsidR="004B128B" w:rsidRPr="004B128B" w:rsidRDefault="004B128B" w:rsidP="00CD28DA">
            <w:pPr>
              <w:pStyle w:val="SMcaption"/>
              <w:jc w:val="center"/>
            </w:pPr>
            <w:r w:rsidRPr="004B128B">
              <w:t>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F3869" w14:textId="77777777" w:rsidR="004B128B" w:rsidRPr="004B128B" w:rsidRDefault="004B128B" w:rsidP="00CD28DA">
            <w:pPr>
              <w:pStyle w:val="SMcaption"/>
              <w:jc w:val="center"/>
            </w:pPr>
            <w:r w:rsidRPr="004B128B">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3C54D" w14:textId="77777777" w:rsidR="004B128B" w:rsidRPr="004B128B" w:rsidRDefault="004B128B" w:rsidP="00CD28DA">
            <w:pPr>
              <w:pStyle w:val="SMcaption"/>
              <w:jc w:val="center"/>
            </w:pPr>
            <w:r w:rsidRPr="004B128B">
              <w:t>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4D472" w14:textId="77777777" w:rsidR="004B128B" w:rsidRPr="004B128B" w:rsidRDefault="004B128B" w:rsidP="00CD28DA">
            <w:pPr>
              <w:pStyle w:val="SMcaption"/>
              <w:jc w:val="center"/>
            </w:pPr>
            <w:r w:rsidRPr="004B128B">
              <w:t>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6D91B"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3A36C" w14:textId="77777777" w:rsidR="004B128B" w:rsidRPr="004B128B" w:rsidRDefault="004B128B" w:rsidP="00CD28DA">
            <w:pPr>
              <w:pStyle w:val="SMcaption"/>
              <w:jc w:val="center"/>
            </w:pPr>
            <w:r w:rsidRPr="004B128B">
              <w:t>21</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12C11" w14:textId="77777777" w:rsidR="004B128B" w:rsidRPr="004B128B" w:rsidRDefault="004B128B" w:rsidP="00CD28DA">
            <w:pPr>
              <w:pStyle w:val="SMcaption"/>
              <w:jc w:val="center"/>
            </w:pPr>
            <w:r w:rsidRPr="004B128B">
              <w:t>15</w:t>
            </w:r>
          </w:p>
        </w:tc>
      </w:tr>
      <w:tr w:rsidR="004B128B" w:rsidRPr="004B128B" w14:paraId="4997E094"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A71FC" w14:textId="77777777" w:rsidR="004B128B" w:rsidRPr="004B128B" w:rsidRDefault="004B128B" w:rsidP="004B128B">
            <w:pPr>
              <w:pStyle w:val="SMcaption"/>
              <w:rPr>
                <w:bCs/>
              </w:rPr>
            </w:pPr>
            <w:r w:rsidRPr="004B128B">
              <w:rPr>
                <w:bCs/>
              </w:rPr>
              <w:t>20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3ADFC" w14:textId="77777777" w:rsidR="004B128B" w:rsidRPr="004B128B" w:rsidRDefault="004B128B" w:rsidP="00CD28DA">
            <w:pPr>
              <w:pStyle w:val="SMcaption"/>
              <w:jc w:val="center"/>
            </w:pPr>
            <w:r w:rsidRPr="004B128B">
              <w:t>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6636E"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1465B" w14:textId="77777777" w:rsidR="004B128B" w:rsidRPr="004B128B" w:rsidRDefault="004B128B" w:rsidP="00CD28DA">
            <w:pPr>
              <w:pStyle w:val="SMcaption"/>
              <w:jc w:val="center"/>
            </w:pPr>
            <w:r w:rsidRPr="004B128B">
              <w:t>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4F145" w14:textId="77777777" w:rsidR="004B128B" w:rsidRPr="004B128B" w:rsidRDefault="004B128B" w:rsidP="00CD28DA">
            <w:pPr>
              <w:pStyle w:val="SMcaption"/>
              <w:jc w:val="center"/>
            </w:pPr>
            <w:r w:rsidRPr="004B128B">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8A03B"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7F22B" w14:textId="77777777" w:rsidR="004B128B" w:rsidRPr="004B128B" w:rsidRDefault="004B128B" w:rsidP="00CD28DA">
            <w:pPr>
              <w:pStyle w:val="SMcaption"/>
              <w:jc w:val="center"/>
            </w:pPr>
            <w:r w:rsidRPr="004B128B">
              <w:t>19</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237B" w14:textId="77777777" w:rsidR="004B128B" w:rsidRPr="004B128B" w:rsidRDefault="004B128B" w:rsidP="00CD28DA">
            <w:pPr>
              <w:pStyle w:val="SMcaption"/>
              <w:jc w:val="center"/>
            </w:pPr>
            <w:r w:rsidRPr="004B128B">
              <w:t>14</w:t>
            </w:r>
          </w:p>
        </w:tc>
      </w:tr>
      <w:tr w:rsidR="004B128B" w:rsidRPr="004B128B" w14:paraId="7C031909"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F5EC3" w14:textId="77777777" w:rsidR="004B128B" w:rsidRPr="004B128B" w:rsidRDefault="004B128B" w:rsidP="004B128B">
            <w:pPr>
              <w:pStyle w:val="SMcaption"/>
              <w:rPr>
                <w:bCs/>
              </w:rPr>
            </w:pPr>
            <w:r w:rsidRPr="004B128B">
              <w:rPr>
                <w:bCs/>
              </w:rPr>
              <w:t>200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463E" w14:textId="77777777" w:rsidR="004B128B" w:rsidRPr="004B128B" w:rsidRDefault="004B128B" w:rsidP="00CD28DA">
            <w:pPr>
              <w:pStyle w:val="SMcaption"/>
              <w:jc w:val="center"/>
            </w:pPr>
            <w:r w:rsidRPr="004B128B">
              <w:t>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A857A"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F61B3" w14:textId="77777777" w:rsidR="004B128B" w:rsidRPr="004B128B" w:rsidRDefault="004B128B" w:rsidP="00CD28DA">
            <w:pPr>
              <w:pStyle w:val="SMcaption"/>
              <w:jc w:val="center"/>
            </w:pPr>
            <w:r w:rsidRPr="004B128B">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3FBB4"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BDC9D"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B6406" w14:textId="77777777" w:rsidR="004B128B" w:rsidRPr="004B128B" w:rsidRDefault="004B128B" w:rsidP="00CD28DA">
            <w:pPr>
              <w:pStyle w:val="SMcaption"/>
              <w:jc w:val="center"/>
            </w:pPr>
            <w:r w:rsidRPr="004B128B">
              <w:t>17</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93716" w14:textId="77777777" w:rsidR="004B128B" w:rsidRPr="004B128B" w:rsidRDefault="004B128B" w:rsidP="00CD28DA">
            <w:pPr>
              <w:pStyle w:val="SMcaption"/>
              <w:jc w:val="center"/>
            </w:pPr>
            <w:r w:rsidRPr="004B128B">
              <w:t>13</w:t>
            </w:r>
          </w:p>
        </w:tc>
      </w:tr>
      <w:tr w:rsidR="004B128B" w:rsidRPr="004B128B" w14:paraId="002586FA"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46A81" w14:textId="77777777" w:rsidR="004B128B" w:rsidRPr="004B128B" w:rsidRDefault="004B128B" w:rsidP="004B128B">
            <w:pPr>
              <w:pStyle w:val="SMcaption"/>
              <w:rPr>
                <w:bCs/>
              </w:rPr>
            </w:pPr>
            <w:r w:rsidRPr="004B128B">
              <w:rPr>
                <w:bCs/>
              </w:rPr>
              <w:t>20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690A2" w14:textId="77777777" w:rsidR="004B128B" w:rsidRPr="004B128B" w:rsidRDefault="004B128B" w:rsidP="00CD28DA">
            <w:pPr>
              <w:pStyle w:val="SMcaption"/>
              <w:jc w:val="center"/>
            </w:pPr>
            <w:r w:rsidRPr="004B128B">
              <w:t>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77269"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D24FF" w14:textId="77777777" w:rsidR="004B128B" w:rsidRPr="004B128B" w:rsidRDefault="004B128B" w:rsidP="00CD28DA">
            <w:pPr>
              <w:pStyle w:val="SMcaption"/>
              <w:jc w:val="center"/>
            </w:pPr>
            <w:r w:rsidRPr="004B128B">
              <w:t>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13854"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AEBB9"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1DFC4" w14:textId="77777777" w:rsidR="004B128B" w:rsidRPr="004B128B" w:rsidRDefault="004B128B" w:rsidP="00CD28DA">
            <w:pPr>
              <w:pStyle w:val="SMcaption"/>
              <w:jc w:val="center"/>
            </w:pPr>
            <w:r w:rsidRPr="004B128B">
              <w:t>15</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22796" w14:textId="77777777" w:rsidR="004B128B" w:rsidRPr="004B128B" w:rsidRDefault="004B128B" w:rsidP="00CD28DA">
            <w:pPr>
              <w:pStyle w:val="SMcaption"/>
              <w:jc w:val="center"/>
            </w:pPr>
            <w:r w:rsidRPr="004B128B">
              <w:t>13</w:t>
            </w:r>
          </w:p>
        </w:tc>
      </w:tr>
      <w:tr w:rsidR="004B128B" w:rsidRPr="004B128B" w14:paraId="02928F55"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7E45C" w14:textId="77777777" w:rsidR="004B128B" w:rsidRPr="004B128B" w:rsidRDefault="004B128B" w:rsidP="004B128B">
            <w:pPr>
              <w:pStyle w:val="SMcaption"/>
              <w:rPr>
                <w:bCs/>
              </w:rPr>
            </w:pPr>
            <w:r w:rsidRPr="004B128B">
              <w:rPr>
                <w:bCs/>
              </w:rPr>
              <w:t>19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7876" w14:textId="77777777" w:rsidR="004B128B" w:rsidRPr="004B128B" w:rsidRDefault="004B128B" w:rsidP="00CD28DA">
            <w:pPr>
              <w:pStyle w:val="SMcaption"/>
              <w:jc w:val="center"/>
            </w:pPr>
            <w:r w:rsidRPr="004B128B">
              <w:t>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A2354" w14:textId="77777777" w:rsidR="004B128B" w:rsidRPr="004B128B" w:rsidRDefault="004B128B" w:rsidP="00CD28DA">
            <w:pPr>
              <w:pStyle w:val="SMcaption"/>
              <w:jc w:val="center"/>
            </w:pPr>
            <w:r w:rsidRPr="004B128B">
              <w:t>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A2CE7" w14:textId="77777777" w:rsidR="004B128B" w:rsidRPr="004B128B" w:rsidRDefault="004B128B" w:rsidP="00CD28DA">
            <w:pPr>
              <w:pStyle w:val="SMcaption"/>
              <w:jc w:val="center"/>
            </w:pPr>
            <w:r w:rsidRPr="004B128B">
              <w:t>3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95629"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B3E3C" w14:textId="77777777" w:rsidR="004B128B" w:rsidRPr="004B128B" w:rsidRDefault="004B128B" w:rsidP="00CD28DA">
            <w:pPr>
              <w:pStyle w:val="SMcaption"/>
              <w:jc w:val="center"/>
            </w:pPr>
            <w:r w:rsidRPr="004B128B">
              <w:t>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F4763" w14:textId="77777777" w:rsidR="004B128B" w:rsidRPr="004B128B" w:rsidRDefault="004B128B" w:rsidP="00CD28DA">
            <w:pPr>
              <w:pStyle w:val="SMcaption"/>
              <w:jc w:val="center"/>
            </w:pPr>
            <w:r w:rsidRPr="004B128B">
              <w:t>14</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24E4C" w14:textId="77777777" w:rsidR="004B128B" w:rsidRPr="004B128B" w:rsidRDefault="004B128B" w:rsidP="00CD28DA">
            <w:pPr>
              <w:pStyle w:val="SMcaption"/>
              <w:jc w:val="center"/>
            </w:pPr>
            <w:r w:rsidRPr="004B128B">
              <w:t>12</w:t>
            </w:r>
          </w:p>
        </w:tc>
      </w:tr>
      <w:tr w:rsidR="004B128B" w:rsidRPr="004B128B" w14:paraId="525D86FD"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15B90" w14:textId="77777777" w:rsidR="004B128B" w:rsidRPr="004B128B" w:rsidRDefault="004B128B" w:rsidP="004B128B">
            <w:pPr>
              <w:pStyle w:val="SMcaption"/>
              <w:rPr>
                <w:bCs/>
              </w:rPr>
            </w:pPr>
            <w:r w:rsidRPr="004B128B">
              <w:rPr>
                <w:bCs/>
              </w:rPr>
              <w:t>199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2792F" w14:textId="77777777" w:rsidR="004B128B" w:rsidRPr="004B128B" w:rsidRDefault="004B128B" w:rsidP="00CD28DA">
            <w:pPr>
              <w:pStyle w:val="SMcaption"/>
              <w:jc w:val="center"/>
            </w:pPr>
            <w:r w:rsidRPr="004B128B">
              <w:t>4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FD0B3" w14:textId="77777777" w:rsidR="004B128B" w:rsidRPr="004B128B" w:rsidRDefault="004B128B" w:rsidP="00CD28DA">
            <w:pPr>
              <w:pStyle w:val="SMcaption"/>
              <w:jc w:val="center"/>
            </w:pPr>
            <w:r w:rsidRPr="004B128B">
              <w:t>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62796" w14:textId="77777777" w:rsidR="004B128B" w:rsidRPr="004B128B" w:rsidRDefault="004B128B" w:rsidP="00CD28DA">
            <w:pPr>
              <w:pStyle w:val="SMcaption"/>
              <w:jc w:val="center"/>
            </w:pPr>
            <w:r w:rsidRPr="004B128B">
              <w:t>3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9870C" w14:textId="77777777" w:rsidR="004B128B" w:rsidRPr="004B128B" w:rsidRDefault="004B128B" w:rsidP="00CD28DA">
            <w:pPr>
              <w:pStyle w:val="SMcaption"/>
              <w:jc w:val="center"/>
            </w:pPr>
            <w:r w:rsidRPr="004B128B">
              <w:t>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EC43B" w14:textId="77777777" w:rsidR="004B128B" w:rsidRPr="004B128B" w:rsidRDefault="004B128B" w:rsidP="00CD28DA">
            <w:pPr>
              <w:pStyle w:val="SMcaption"/>
              <w:jc w:val="center"/>
            </w:pPr>
            <w:r w:rsidRPr="004B128B">
              <w:t>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AE26D" w14:textId="77777777" w:rsidR="004B128B" w:rsidRPr="004B128B" w:rsidRDefault="004B128B" w:rsidP="00CD28DA">
            <w:pPr>
              <w:pStyle w:val="SMcaption"/>
              <w:jc w:val="center"/>
            </w:pPr>
            <w:r w:rsidRPr="004B128B">
              <w:t>12</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D4503" w14:textId="77777777" w:rsidR="004B128B" w:rsidRPr="004B128B" w:rsidRDefault="004B128B" w:rsidP="00CD28DA">
            <w:pPr>
              <w:pStyle w:val="SMcaption"/>
              <w:jc w:val="center"/>
            </w:pPr>
            <w:r w:rsidRPr="004B128B">
              <w:t>11</w:t>
            </w:r>
          </w:p>
        </w:tc>
      </w:tr>
      <w:tr w:rsidR="004B128B" w:rsidRPr="004B128B" w14:paraId="069FEFFF"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07E56" w14:textId="77777777" w:rsidR="004B128B" w:rsidRPr="004B128B" w:rsidRDefault="004B128B" w:rsidP="004B128B">
            <w:pPr>
              <w:pStyle w:val="SMcaption"/>
              <w:rPr>
                <w:bCs/>
              </w:rPr>
            </w:pPr>
            <w:r w:rsidRPr="004B128B">
              <w:rPr>
                <w:bCs/>
              </w:rPr>
              <w:t>199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B8EB2" w14:textId="77777777" w:rsidR="004B128B" w:rsidRPr="004B128B" w:rsidRDefault="004B128B" w:rsidP="00CD28DA">
            <w:pPr>
              <w:pStyle w:val="SMcaption"/>
              <w:jc w:val="center"/>
            </w:pPr>
            <w:r w:rsidRPr="004B128B">
              <w:t>4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E1A41" w14:textId="77777777" w:rsidR="004B128B" w:rsidRPr="004B128B" w:rsidRDefault="004B128B" w:rsidP="00CD28DA">
            <w:pPr>
              <w:pStyle w:val="SMcaption"/>
              <w:jc w:val="center"/>
            </w:pPr>
            <w:r w:rsidRPr="004B128B">
              <w:t>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2166B" w14:textId="77777777" w:rsidR="004B128B" w:rsidRPr="004B128B" w:rsidRDefault="004B128B" w:rsidP="00CD28DA">
            <w:pPr>
              <w:pStyle w:val="SMcaption"/>
              <w:jc w:val="center"/>
            </w:pPr>
            <w:r w:rsidRPr="004B128B">
              <w:t>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12C270" w14:textId="77777777" w:rsidR="004B128B" w:rsidRPr="004B128B" w:rsidRDefault="004B128B" w:rsidP="00CD28DA">
            <w:pPr>
              <w:pStyle w:val="SMcaption"/>
              <w:jc w:val="center"/>
            </w:pPr>
            <w:r w:rsidRPr="004B128B">
              <w:t>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A2C09" w14:textId="77777777" w:rsidR="004B128B" w:rsidRPr="004B128B" w:rsidRDefault="004B128B" w:rsidP="00CD28DA">
            <w:pPr>
              <w:pStyle w:val="SMcaption"/>
              <w:jc w:val="center"/>
            </w:pPr>
            <w:r w:rsidRPr="004B128B">
              <w:t>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83E19" w14:textId="77777777" w:rsidR="004B128B" w:rsidRPr="004B128B" w:rsidRDefault="004B128B" w:rsidP="00CD28DA">
            <w:pPr>
              <w:pStyle w:val="SMcaption"/>
              <w:jc w:val="center"/>
            </w:pPr>
            <w:r w:rsidRPr="004B128B">
              <w:t>11</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2FCFA" w14:textId="77777777" w:rsidR="004B128B" w:rsidRPr="004B128B" w:rsidRDefault="004B128B" w:rsidP="00CD28DA">
            <w:pPr>
              <w:pStyle w:val="SMcaption"/>
              <w:jc w:val="center"/>
            </w:pPr>
            <w:r w:rsidRPr="004B128B">
              <w:t>10</w:t>
            </w:r>
          </w:p>
        </w:tc>
      </w:tr>
      <w:tr w:rsidR="004B128B" w:rsidRPr="004B128B" w14:paraId="2C1563A7"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C6AFC7" w14:textId="77777777" w:rsidR="004B128B" w:rsidRPr="004B128B" w:rsidRDefault="004B128B" w:rsidP="004B128B">
            <w:pPr>
              <w:pStyle w:val="SMcaption"/>
              <w:rPr>
                <w:bCs/>
              </w:rPr>
            </w:pPr>
            <w:r w:rsidRPr="004B128B">
              <w:rPr>
                <w:bCs/>
              </w:rPr>
              <w:t>19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22A3B" w14:textId="77777777" w:rsidR="004B128B" w:rsidRPr="004B128B" w:rsidRDefault="004B128B" w:rsidP="00CD28DA">
            <w:pPr>
              <w:pStyle w:val="SMcaption"/>
              <w:jc w:val="center"/>
            </w:pPr>
            <w:r w:rsidRPr="004B128B">
              <w:t>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AD11A" w14:textId="77777777" w:rsidR="004B128B" w:rsidRPr="004B128B" w:rsidRDefault="004B128B" w:rsidP="00CD28DA">
            <w:pPr>
              <w:pStyle w:val="SMcaption"/>
              <w:jc w:val="center"/>
            </w:pPr>
            <w:r w:rsidRPr="004B128B">
              <w:t>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4D113" w14:textId="77777777" w:rsidR="004B128B" w:rsidRPr="004B128B" w:rsidRDefault="004B128B" w:rsidP="00CD28DA">
            <w:pPr>
              <w:pStyle w:val="SMcaption"/>
              <w:jc w:val="center"/>
            </w:pPr>
            <w:r w:rsidRPr="004B128B">
              <w:t>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59EB1"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5CF81" w14:textId="77777777" w:rsidR="004B128B" w:rsidRPr="004B128B" w:rsidRDefault="004B128B" w:rsidP="00CD28DA">
            <w:pPr>
              <w:pStyle w:val="SMcaption"/>
              <w:jc w:val="center"/>
            </w:pPr>
            <w:r w:rsidRPr="004B128B">
              <w:t>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67496" w14:textId="77777777" w:rsidR="004B128B" w:rsidRPr="004B128B" w:rsidRDefault="004B128B" w:rsidP="00CD28DA">
            <w:pPr>
              <w:pStyle w:val="SMcaption"/>
              <w:jc w:val="center"/>
            </w:pPr>
            <w:r w:rsidRPr="004B128B">
              <w:t>9</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3677A" w14:textId="77777777" w:rsidR="004B128B" w:rsidRPr="004B128B" w:rsidRDefault="004B128B" w:rsidP="00CD28DA">
            <w:pPr>
              <w:pStyle w:val="SMcaption"/>
              <w:jc w:val="center"/>
            </w:pPr>
            <w:r w:rsidRPr="004B128B">
              <w:t>10</w:t>
            </w:r>
          </w:p>
        </w:tc>
      </w:tr>
      <w:tr w:rsidR="004B128B" w:rsidRPr="004B128B" w14:paraId="76BFAA17"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CB737" w14:textId="77777777" w:rsidR="004B128B" w:rsidRPr="004B128B" w:rsidRDefault="004B128B" w:rsidP="004B128B">
            <w:pPr>
              <w:pStyle w:val="SMcaption"/>
              <w:rPr>
                <w:bCs/>
              </w:rPr>
            </w:pPr>
            <w:r w:rsidRPr="004B128B">
              <w:rPr>
                <w:bCs/>
              </w:rPr>
              <w:t>199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D8B23" w14:textId="77777777" w:rsidR="004B128B" w:rsidRPr="004B128B" w:rsidRDefault="004B128B" w:rsidP="00CD28DA">
            <w:pPr>
              <w:pStyle w:val="SMcaption"/>
              <w:jc w:val="center"/>
            </w:pPr>
            <w:r w:rsidRPr="004B128B">
              <w:t>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FB141" w14:textId="77777777" w:rsidR="004B128B" w:rsidRPr="004B128B" w:rsidRDefault="004B128B" w:rsidP="00CD28DA">
            <w:pPr>
              <w:pStyle w:val="SMcaption"/>
              <w:jc w:val="center"/>
            </w:pPr>
            <w:r w:rsidRPr="004B128B">
              <w:t>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FE7E7" w14:textId="77777777" w:rsidR="004B128B" w:rsidRPr="004B128B" w:rsidRDefault="004B128B" w:rsidP="00CD28DA">
            <w:pPr>
              <w:pStyle w:val="SMcaption"/>
              <w:jc w:val="center"/>
            </w:pPr>
            <w:r w:rsidRPr="004B128B">
              <w:t>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041DE" w14:textId="77777777" w:rsidR="004B128B" w:rsidRPr="004B128B" w:rsidRDefault="004B128B" w:rsidP="00CD28DA">
            <w:pPr>
              <w:pStyle w:val="SMcaption"/>
              <w:jc w:val="center"/>
            </w:pPr>
            <w:r w:rsidRPr="004B128B">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B96EC" w14:textId="77777777" w:rsidR="004B128B" w:rsidRPr="004B128B" w:rsidRDefault="004B128B" w:rsidP="00CD28DA">
            <w:pPr>
              <w:pStyle w:val="SMcaption"/>
              <w:jc w:val="center"/>
            </w:pPr>
            <w:r w:rsidRPr="004B128B">
              <w:t>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9BB31" w14:textId="77777777" w:rsidR="004B128B" w:rsidRPr="004B128B" w:rsidRDefault="004B128B" w:rsidP="00CD28DA">
            <w:pPr>
              <w:pStyle w:val="SMcaption"/>
              <w:jc w:val="center"/>
            </w:pPr>
            <w:r w:rsidRPr="004B128B">
              <w:t>8</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0F3061" w14:textId="77777777" w:rsidR="004B128B" w:rsidRPr="004B128B" w:rsidRDefault="004B128B" w:rsidP="00CD28DA">
            <w:pPr>
              <w:pStyle w:val="SMcaption"/>
              <w:jc w:val="center"/>
            </w:pPr>
            <w:r w:rsidRPr="004B128B">
              <w:t>9</w:t>
            </w:r>
          </w:p>
        </w:tc>
      </w:tr>
      <w:tr w:rsidR="004B128B" w:rsidRPr="004B128B" w14:paraId="212E9034"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D1EAE" w14:textId="77777777" w:rsidR="004B128B" w:rsidRPr="004B128B" w:rsidRDefault="004B128B" w:rsidP="004B128B">
            <w:pPr>
              <w:pStyle w:val="SMcaption"/>
              <w:rPr>
                <w:bCs/>
              </w:rPr>
            </w:pPr>
            <w:r w:rsidRPr="004B128B">
              <w:rPr>
                <w:bCs/>
              </w:rPr>
              <w:t>199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EC975" w14:textId="77777777" w:rsidR="004B128B" w:rsidRPr="004B128B" w:rsidRDefault="004B128B" w:rsidP="00CD28DA">
            <w:pPr>
              <w:pStyle w:val="SMcaption"/>
              <w:jc w:val="center"/>
            </w:pPr>
            <w:r w:rsidRPr="004B128B">
              <w:t>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37BF2" w14:textId="77777777" w:rsidR="004B128B" w:rsidRPr="004B128B" w:rsidRDefault="004B128B" w:rsidP="00CD28DA">
            <w:pPr>
              <w:pStyle w:val="SMcaption"/>
              <w:jc w:val="center"/>
            </w:pPr>
            <w:r w:rsidRPr="004B128B">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6E93A" w14:textId="77777777" w:rsidR="004B128B" w:rsidRPr="004B128B" w:rsidRDefault="004B128B" w:rsidP="00CD28DA">
            <w:pPr>
              <w:pStyle w:val="SMcaption"/>
              <w:jc w:val="center"/>
            </w:pPr>
            <w:r w:rsidRPr="004B128B">
              <w:t>2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E28A5" w14:textId="77777777" w:rsidR="004B128B" w:rsidRPr="004B128B" w:rsidRDefault="004B128B" w:rsidP="00CD28DA">
            <w:pPr>
              <w:pStyle w:val="SMcaption"/>
              <w:jc w:val="center"/>
            </w:pPr>
            <w:r w:rsidRPr="004B128B">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9FBDD" w14:textId="77777777" w:rsidR="004B128B" w:rsidRPr="004B128B" w:rsidRDefault="004B128B" w:rsidP="00CD28DA">
            <w:pPr>
              <w:pStyle w:val="SMcaption"/>
              <w:jc w:val="center"/>
            </w:pPr>
            <w:r w:rsidRPr="004B128B">
              <w:t>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50106B" w14:textId="77777777" w:rsidR="004B128B" w:rsidRPr="004B128B" w:rsidRDefault="004B128B" w:rsidP="00CD28DA">
            <w:pPr>
              <w:pStyle w:val="SMcaption"/>
              <w:jc w:val="center"/>
            </w:pPr>
            <w:r w:rsidRPr="004B128B">
              <w:t>7</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2CF7C" w14:textId="77777777" w:rsidR="004B128B" w:rsidRPr="004B128B" w:rsidRDefault="004B128B" w:rsidP="00CD28DA">
            <w:pPr>
              <w:pStyle w:val="SMcaption"/>
              <w:jc w:val="center"/>
            </w:pPr>
            <w:r w:rsidRPr="004B128B">
              <w:t>9</w:t>
            </w:r>
          </w:p>
        </w:tc>
      </w:tr>
      <w:tr w:rsidR="004B128B" w:rsidRPr="004B128B" w14:paraId="74037FAF"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EF1A9" w14:textId="77777777" w:rsidR="004B128B" w:rsidRPr="004B128B" w:rsidRDefault="004B128B" w:rsidP="004B128B">
            <w:pPr>
              <w:pStyle w:val="SMcaption"/>
              <w:rPr>
                <w:bCs/>
              </w:rPr>
            </w:pPr>
            <w:r w:rsidRPr="004B128B">
              <w:rPr>
                <w:bCs/>
              </w:rPr>
              <w:t>199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9A0E8" w14:textId="77777777" w:rsidR="004B128B" w:rsidRPr="004B128B" w:rsidRDefault="004B128B" w:rsidP="00CD28DA">
            <w:pPr>
              <w:pStyle w:val="SMcaption"/>
              <w:jc w:val="center"/>
            </w:pPr>
            <w:r w:rsidRPr="004B128B">
              <w:t>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ECD2E" w14:textId="77777777" w:rsidR="004B128B" w:rsidRPr="004B128B" w:rsidRDefault="004B128B" w:rsidP="00CD28DA">
            <w:pPr>
              <w:pStyle w:val="SMcaption"/>
              <w:jc w:val="center"/>
            </w:pPr>
            <w:r w:rsidRPr="004B128B">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242F0" w14:textId="77777777" w:rsidR="004B128B" w:rsidRPr="004B128B" w:rsidRDefault="004B128B" w:rsidP="00CD28DA">
            <w:pPr>
              <w:pStyle w:val="SMcaption"/>
              <w:jc w:val="center"/>
            </w:pPr>
            <w:r w:rsidRPr="004B128B">
              <w:t>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EDA50" w14:textId="77777777" w:rsidR="004B128B" w:rsidRPr="004B128B" w:rsidRDefault="004B128B" w:rsidP="00CD28DA">
            <w:pPr>
              <w:pStyle w:val="SMcaption"/>
              <w:jc w:val="center"/>
            </w:pPr>
            <w:r w:rsidRPr="004B128B">
              <w:t>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A02D5" w14:textId="77777777" w:rsidR="004B128B" w:rsidRPr="004B128B" w:rsidRDefault="004B128B" w:rsidP="00CD28DA">
            <w:pPr>
              <w:pStyle w:val="SMcaption"/>
              <w:jc w:val="center"/>
            </w:pPr>
            <w:r w:rsidRPr="004B128B">
              <w:t>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B8210" w14:textId="77777777" w:rsidR="004B128B" w:rsidRPr="004B128B" w:rsidRDefault="004B128B" w:rsidP="00CD28DA">
            <w:pPr>
              <w:pStyle w:val="SMcaption"/>
              <w:jc w:val="center"/>
            </w:pPr>
            <w:r w:rsidRPr="004B128B">
              <w:t>6</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99419" w14:textId="77777777" w:rsidR="004B128B" w:rsidRPr="004B128B" w:rsidRDefault="004B128B" w:rsidP="00CD28DA">
            <w:pPr>
              <w:pStyle w:val="SMcaption"/>
              <w:jc w:val="center"/>
            </w:pPr>
            <w:r w:rsidRPr="004B128B">
              <w:t>9</w:t>
            </w:r>
          </w:p>
        </w:tc>
      </w:tr>
      <w:tr w:rsidR="004B128B" w:rsidRPr="004B128B" w14:paraId="6FE7C309"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65F79" w14:textId="77777777" w:rsidR="004B128B" w:rsidRPr="004B128B" w:rsidRDefault="004B128B" w:rsidP="004B128B">
            <w:pPr>
              <w:pStyle w:val="SMcaption"/>
              <w:rPr>
                <w:bCs/>
              </w:rPr>
            </w:pPr>
            <w:r w:rsidRPr="004B128B">
              <w:rPr>
                <w:bCs/>
              </w:rPr>
              <w:t>199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98B63" w14:textId="77777777" w:rsidR="004B128B" w:rsidRPr="004B128B" w:rsidRDefault="004B128B" w:rsidP="00CD28DA">
            <w:pPr>
              <w:pStyle w:val="SMcaption"/>
              <w:jc w:val="center"/>
            </w:pPr>
            <w:r w:rsidRPr="004B128B">
              <w:t>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5140E" w14:textId="77777777" w:rsidR="004B128B" w:rsidRPr="004B128B" w:rsidRDefault="004B128B" w:rsidP="00CD28DA">
            <w:pPr>
              <w:pStyle w:val="SMcaption"/>
              <w:jc w:val="center"/>
            </w:pPr>
            <w:r w:rsidRPr="004B128B">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0F34AD" w14:textId="77777777" w:rsidR="004B128B" w:rsidRPr="004B128B" w:rsidRDefault="004B128B" w:rsidP="00CD28DA">
            <w:pPr>
              <w:pStyle w:val="SMcaption"/>
              <w:jc w:val="center"/>
            </w:pPr>
            <w:r w:rsidRPr="004B128B">
              <w:t>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4B7A7" w14:textId="77777777" w:rsidR="004B128B" w:rsidRPr="004B128B" w:rsidRDefault="004B128B" w:rsidP="00CD28DA">
            <w:pPr>
              <w:pStyle w:val="SMcaption"/>
              <w:jc w:val="center"/>
            </w:pPr>
            <w:r w:rsidRPr="004B128B">
              <w:t>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E63D3C" w14:textId="77777777" w:rsidR="004B128B" w:rsidRPr="004B128B" w:rsidRDefault="004B128B" w:rsidP="00CD28DA">
            <w:pPr>
              <w:pStyle w:val="SMcaption"/>
              <w:jc w:val="center"/>
            </w:pPr>
            <w:r w:rsidRPr="004B128B">
              <w:t>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81025" w14:textId="77777777" w:rsidR="004B128B" w:rsidRPr="004B128B" w:rsidRDefault="004B128B" w:rsidP="00CD28DA">
            <w:pPr>
              <w:pStyle w:val="SMcaption"/>
              <w:jc w:val="center"/>
            </w:pPr>
            <w:r w:rsidRPr="004B128B">
              <w:t>6</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04445" w14:textId="77777777" w:rsidR="004B128B" w:rsidRPr="004B128B" w:rsidRDefault="004B128B" w:rsidP="00CD28DA">
            <w:pPr>
              <w:pStyle w:val="SMcaption"/>
              <w:jc w:val="center"/>
            </w:pPr>
            <w:r w:rsidRPr="004B128B">
              <w:t>8</w:t>
            </w:r>
          </w:p>
        </w:tc>
      </w:tr>
      <w:tr w:rsidR="004B128B" w:rsidRPr="004B128B" w14:paraId="628B96CE"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22469" w14:textId="77777777" w:rsidR="004B128B" w:rsidRPr="004B128B" w:rsidRDefault="004B128B" w:rsidP="004B128B">
            <w:pPr>
              <w:pStyle w:val="SMcaption"/>
              <w:rPr>
                <w:bCs/>
              </w:rPr>
            </w:pPr>
            <w:r w:rsidRPr="004B128B">
              <w:rPr>
                <w:bCs/>
              </w:rPr>
              <w:t>199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B989B" w14:textId="77777777" w:rsidR="004B128B" w:rsidRPr="004B128B" w:rsidRDefault="004B128B" w:rsidP="00CD28DA">
            <w:pPr>
              <w:pStyle w:val="SMcaption"/>
              <w:jc w:val="center"/>
            </w:pPr>
            <w:r w:rsidRPr="004B128B">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0A1838" w14:textId="77777777" w:rsidR="004B128B" w:rsidRPr="004B128B" w:rsidRDefault="004B128B" w:rsidP="00CD28DA">
            <w:pPr>
              <w:pStyle w:val="SMcaption"/>
              <w:jc w:val="center"/>
            </w:pPr>
            <w:r w:rsidRPr="004B128B">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01919" w14:textId="77777777" w:rsidR="004B128B" w:rsidRPr="004B128B" w:rsidRDefault="004B128B" w:rsidP="00CD28DA">
            <w:pPr>
              <w:pStyle w:val="SMcaption"/>
              <w:jc w:val="center"/>
            </w:pPr>
            <w:r w:rsidRPr="004B128B">
              <w:t>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FBE7A" w14:textId="77777777" w:rsidR="004B128B" w:rsidRPr="004B128B" w:rsidRDefault="004B128B" w:rsidP="00CD28DA">
            <w:pPr>
              <w:pStyle w:val="SMcaption"/>
              <w:jc w:val="center"/>
            </w:pPr>
            <w:r w:rsidRPr="004B128B">
              <w:t>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B4BD4" w14:textId="77777777" w:rsidR="004B128B" w:rsidRPr="004B128B" w:rsidRDefault="004B128B" w:rsidP="00CD28DA">
            <w:pPr>
              <w:pStyle w:val="SMcaption"/>
              <w:jc w:val="center"/>
            </w:pPr>
            <w:r w:rsidRPr="004B128B">
              <w:t>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8C115" w14:textId="77777777" w:rsidR="004B128B" w:rsidRPr="004B128B" w:rsidRDefault="004B128B" w:rsidP="00CD28DA">
            <w:pPr>
              <w:pStyle w:val="SMcaption"/>
              <w:jc w:val="center"/>
            </w:pPr>
            <w:r w:rsidRPr="004B128B">
              <w:t>6</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41DE5" w14:textId="77777777" w:rsidR="004B128B" w:rsidRPr="004B128B" w:rsidRDefault="004B128B" w:rsidP="00CD28DA">
            <w:pPr>
              <w:pStyle w:val="SMcaption"/>
              <w:jc w:val="center"/>
            </w:pPr>
            <w:r w:rsidRPr="004B128B">
              <w:t>8</w:t>
            </w:r>
          </w:p>
        </w:tc>
      </w:tr>
      <w:tr w:rsidR="004B128B" w:rsidRPr="004B128B" w14:paraId="28B87B40" w14:textId="77777777" w:rsidTr="00530DF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55B04" w14:textId="77777777" w:rsidR="004B128B" w:rsidRPr="004B128B" w:rsidRDefault="004B128B" w:rsidP="004B128B">
            <w:pPr>
              <w:pStyle w:val="SMcaption"/>
              <w:rPr>
                <w:bCs/>
              </w:rPr>
            </w:pPr>
            <w:r w:rsidRPr="004B128B">
              <w:rPr>
                <w:bCs/>
              </w:rPr>
              <w:t>19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17DCC" w14:textId="77777777" w:rsidR="004B128B" w:rsidRPr="004B128B" w:rsidRDefault="004B128B" w:rsidP="00CD28DA">
            <w:pPr>
              <w:pStyle w:val="SMcaption"/>
              <w:jc w:val="center"/>
            </w:pPr>
            <w:r w:rsidRPr="004B128B">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3D0AE" w14:textId="77777777" w:rsidR="004B128B" w:rsidRPr="004B128B" w:rsidRDefault="004B128B" w:rsidP="00CD28DA">
            <w:pPr>
              <w:pStyle w:val="SMcaption"/>
              <w:jc w:val="center"/>
            </w:pPr>
            <w:r w:rsidRPr="004B128B">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96751" w14:textId="77777777" w:rsidR="004B128B" w:rsidRPr="004B128B" w:rsidRDefault="004B128B" w:rsidP="00CD28DA">
            <w:pPr>
              <w:pStyle w:val="SMcaption"/>
              <w:jc w:val="center"/>
            </w:pPr>
            <w:r w:rsidRPr="004B128B">
              <w:t>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D92E6" w14:textId="77777777" w:rsidR="004B128B" w:rsidRPr="004B128B" w:rsidRDefault="004B128B" w:rsidP="00CD28DA">
            <w:pPr>
              <w:pStyle w:val="SMcaption"/>
              <w:jc w:val="center"/>
            </w:pPr>
            <w:r w:rsidRPr="004B128B">
              <w:t>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960CA" w14:textId="77777777" w:rsidR="004B128B" w:rsidRPr="004B128B" w:rsidRDefault="004B128B" w:rsidP="00CD28DA">
            <w:pPr>
              <w:pStyle w:val="SMcaption"/>
              <w:jc w:val="center"/>
            </w:pPr>
            <w:r w:rsidRPr="004B128B">
              <w:t>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2FA0C" w14:textId="77777777" w:rsidR="004B128B" w:rsidRPr="004B128B" w:rsidRDefault="004B128B" w:rsidP="00CD28DA">
            <w:pPr>
              <w:pStyle w:val="SMcaption"/>
              <w:jc w:val="center"/>
            </w:pPr>
            <w:r w:rsidRPr="004B128B">
              <w:t>5</w:t>
            </w:r>
          </w:p>
        </w:tc>
        <w:tc>
          <w:tcPr>
            <w:tcW w:w="12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FA84E" w14:textId="77777777" w:rsidR="004B128B" w:rsidRPr="004B128B" w:rsidRDefault="004B128B" w:rsidP="00CD28DA">
            <w:pPr>
              <w:pStyle w:val="SMcaption"/>
              <w:jc w:val="center"/>
            </w:pPr>
            <w:r w:rsidRPr="004B128B">
              <w:t>8</w:t>
            </w:r>
          </w:p>
        </w:tc>
      </w:tr>
    </w:tbl>
    <w:p w14:paraId="485D0198" w14:textId="77777777" w:rsidR="004B128B" w:rsidRPr="004B128B" w:rsidRDefault="004B128B" w:rsidP="004B128B">
      <w:pPr>
        <w:pStyle w:val="SMcaption"/>
      </w:pPr>
    </w:p>
    <w:p w14:paraId="53B30155" w14:textId="77777777" w:rsidR="004B128B" w:rsidRDefault="004B128B">
      <w:pPr>
        <w:rPr>
          <w:iCs/>
        </w:rPr>
      </w:pPr>
      <w:r>
        <w:rPr>
          <w:iCs/>
        </w:rPr>
        <w:br w:type="page"/>
      </w:r>
    </w:p>
    <w:p w14:paraId="52ED0B39" w14:textId="77777777" w:rsidR="004B128B" w:rsidRPr="004B128B" w:rsidRDefault="004B128B" w:rsidP="004B128B">
      <w:pPr>
        <w:pStyle w:val="SMcaption"/>
      </w:pPr>
    </w:p>
    <w:p w14:paraId="03C3A2C3" w14:textId="5A801FE4" w:rsidR="004B128B" w:rsidRDefault="00A639D5" w:rsidP="007D3FBB">
      <w:r>
        <w:t>External</w:t>
      </w:r>
      <w:r w:rsidR="004B128B">
        <w:t xml:space="preserve"> data file: </w:t>
      </w:r>
    </w:p>
    <w:p w14:paraId="1CEA31C3" w14:textId="27B28CEF" w:rsidR="00313693" w:rsidRDefault="00313693" w:rsidP="007D3FBB">
      <w:pPr>
        <w:pStyle w:val="SOMContent"/>
        <w:spacing w:line="360" w:lineRule="auto"/>
        <w:jc w:val="both"/>
      </w:pPr>
      <w:r w:rsidRPr="00194A35">
        <w:t>S1</w:t>
      </w:r>
      <w:r w:rsidR="00C86988">
        <w:t xml:space="preserve"> Data</w:t>
      </w:r>
      <w:r w:rsidRPr="00194A35">
        <w:t xml:space="preserve">: </w:t>
      </w:r>
      <w:r w:rsidRPr="0081563F">
        <w:t>Global synthetic fiber production, percentage of synthetic fibers used for apparel production, mass of synthetic fibers present in apparel</w:t>
      </w:r>
      <w:r>
        <w:t xml:space="preserve">; </w:t>
      </w:r>
      <w:r w:rsidRPr="0081563F">
        <w:t>Mass of fibers present in apparel by fiber type</w:t>
      </w:r>
      <w:r>
        <w:t xml:space="preserve">; </w:t>
      </w:r>
      <w:r w:rsidRPr="0081563F">
        <w:t>End of life model</w:t>
      </w:r>
      <w:r>
        <w:t xml:space="preserve">; </w:t>
      </w:r>
      <w:r w:rsidRPr="0081563F">
        <w:t>Mass of apparel reaching its end of life and annual in-use apparel stock spanning 1950-2016.</w:t>
      </w:r>
    </w:p>
    <w:p w14:paraId="5F83D14B" w14:textId="6A555F74" w:rsidR="00313693" w:rsidRDefault="00313693" w:rsidP="007D3FBB">
      <w:pPr>
        <w:pStyle w:val="SOMContent"/>
        <w:spacing w:line="360" w:lineRule="auto"/>
        <w:jc w:val="both"/>
      </w:pPr>
      <w:r>
        <w:t>S2</w:t>
      </w:r>
      <w:r w:rsidR="00C86988">
        <w:t xml:space="preserve"> Data</w:t>
      </w:r>
      <w:r>
        <w:t>: Annual Regional Apparel Stock</w:t>
      </w:r>
    </w:p>
    <w:p w14:paraId="5F0100B6" w14:textId="2478EBA4" w:rsidR="00313693" w:rsidRPr="00194A35" w:rsidRDefault="00313693" w:rsidP="007D3FBB">
      <w:pPr>
        <w:pStyle w:val="SOMContent"/>
        <w:spacing w:line="360" w:lineRule="auto"/>
        <w:jc w:val="both"/>
      </w:pPr>
      <w:r w:rsidRPr="00194A35">
        <w:t>S</w:t>
      </w:r>
      <w:r>
        <w:t>3</w:t>
      </w:r>
      <w:r w:rsidR="00C86988">
        <w:t xml:space="preserve"> Data</w:t>
      </w:r>
      <w:r w:rsidRPr="00194A35">
        <w:t>: Percentages of households in each region owning washing machines from 1950-2016.</w:t>
      </w:r>
    </w:p>
    <w:p w14:paraId="4485377C" w14:textId="164C259F" w:rsidR="00313693" w:rsidRPr="00194A35" w:rsidRDefault="00313693" w:rsidP="007D3FBB">
      <w:pPr>
        <w:pStyle w:val="SOMContent"/>
        <w:spacing w:line="360" w:lineRule="auto"/>
        <w:jc w:val="both"/>
      </w:pPr>
      <w:r w:rsidRPr="00194A35">
        <w:t>S</w:t>
      </w:r>
      <w:r>
        <w:t>4</w:t>
      </w:r>
      <w:r w:rsidR="00C86988">
        <w:t xml:space="preserve"> Data</w:t>
      </w:r>
      <w:r w:rsidRPr="00194A35">
        <w:t>: Percentages of each region's residential population connected to wastewater treatment from 1950-2016</w:t>
      </w:r>
      <w:r>
        <w:t xml:space="preserve">; </w:t>
      </w:r>
      <w:r w:rsidRPr="0081563F">
        <w:t>Treatment type and sludge retention rates</w:t>
      </w:r>
      <w:r>
        <w:t>.</w:t>
      </w:r>
    </w:p>
    <w:p w14:paraId="45AE6311" w14:textId="1D3767B9" w:rsidR="00313693" w:rsidRDefault="00313693" w:rsidP="007D3FBB">
      <w:pPr>
        <w:pStyle w:val="SOMContent"/>
        <w:spacing w:line="360" w:lineRule="auto"/>
        <w:jc w:val="both"/>
      </w:pPr>
      <w:r w:rsidRPr="00194A35">
        <w:t>S</w:t>
      </w:r>
      <w:r>
        <w:t>5</w:t>
      </w:r>
      <w:r w:rsidR="00C86988">
        <w:t xml:space="preserve"> Data</w:t>
      </w:r>
      <w:r w:rsidRPr="00194A35">
        <w:t xml:space="preserve">: The percentages of sludge generated in each region that enters each initial compartment of emission (ie. waterbodies, </w:t>
      </w:r>
      <w:r>
        <w:t>terrestrial environments</w:t>
      </w:r>
      <w:r w:rsidRPr="00194A35">
        <w:t>, landfill, and incineration).</w:t>
      </w:r>
    </w:p>
    <w:p w14:paraId="4E1B66E8" w14:textId="54279551" w:rsidR="00313693" w:rsidRDefault="00313693" w:rsidP="007D3FBB">
      <w:pPr>
        <w:pStyle w:val="SOMContent"/>
        <w:spacing w:line="360" w:lineRule="auto"/>
        <w:jc w:val="both"/>
      </w:pPr>
      <w:r>
        <w:t>S6</w:t>
      </w:r>
      <w:r w:rsidR="00C86988">
        <w:t xml:space="preserve"> Data</w:t>
      </w:r>
      <w:r>
        <w:t>: Sensitivity Analysis</w:t>
      </w:r>
    </w:p>
    <w:p w14:paraId="5785F817" w14:textId="77777777" w:rsidR="00B9440A" w:rsidRPr="00015F74" w:rsidRDefault="00B9440A" w:rsidP="00B9440A">
      <w:pPr>
        <w:pStyle w:val="SMcaption"/>
      </w:pPr>
    </w:p>
    <w:sectPr w:rsidR="00B9440A" w:rsidRPr="00015F74" w:rsidSect="00E853D5">
      <w:headerReference w:type="default" r:id="rId8"/>
      <w:foot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2AED9B" w14:textId="77777777" w:rsidR="00571D27" w:rsidRDefault="00571D27">
      <w:r>
        <w:separator/>
      </w:r>
    </w:p>
  </w:endnote>
  <w:endnote w:type="continuationSeparator" w:id="0">
    <w:p w14:paraId="218AD434" w14:textId="77777777" w:rsidR="00571D27" w:rsidRDefault="00571D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012374C7" w:rsidR="003479AB" w:rsidRDefault="003479AB">
    <w:pPr>
      <w:pStyle w:val="Footer"/>
      <w:jc w:val="right"/>
    </w:pPr>
    <w:r>
      <w:fldChar w:fldCharType="begin"/>
    </w:r>
    <w:r>
      <w:instrText xml:space="preserve"> PAGE   \* MERGEFORMAT </w:instrText>
    </w:r>
    <w:r>
      <w:fldChar w:fldCharType="separate"/>
    </w:r>
    <w:r w:rsidR="001671A4">
      <w:rPr>
        <w:noProof/>
      </w:rPr>
      <w:t>6</w:t>
    </w:r>
    <w:r>
      <w:fldChar w:fldCharType="end"/>
    </w:r>
  </w:p>
  <w:p w14:paraId="211F3547" w14:textId="77777777" w:rsidR="003479AB" w:rsidRDefault="00347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AE61EF" w14:textId="77777777" w:rsidR="00571D27" w:rsidRDefault="00571D27">
      <w:r>
        <w:separator/>
      </w:r>
    </w:p>
  </w:footnote>
  <w:footnote w:type="continuationSeparator" w:id="0">
    <w:p w14:paraId="0A282089" w14:textId="77777777" w:rsidR="00571D27" w:rsidRDefault="00571D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479AB" w:rsidRPr="005001AC" w:rsidRDefault="003479AB" w:rsidP="005001AC">
    <w:pPr>
      <w:jc w:val="right"/>
      <w:rPr>
        <w:sz w:val="20"/>
      </w:rPr>
    </w:pPr>
  </w:p>
  <w:p w14:paraId="3CD866EE" w14:textId="77777777" w:rsidR="003479AB" w:rsidRDefault="003479A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33A49"/>
    <w:rsid w:val="00040F6E"/>
    <w:rsid w:val="00065EBD"/>
    <w:rsid w:val="00077702"/>
    <w:rsid w:val="00083B44"/>
    <w:rsid w:val="000850DC"/>
    <w:rsid w:val="00085BF5"/>
    <w:rsid w:val="000C2771"/>
    <w:rsid w:val="000D46F4"/>
    <w:rsid w:val="000F0DCE"/>
    <w:rsid w:val="000F3A3E"/>
    <w:rsid w:val="000F6BE3"/>
    <w:rsid w:val="00112C5B"/>
    <w:rsid w:val="00114193"/>
    <w:rsid w:val="00115A38"/>
    <w:rsid w:val="0011687B"/>
    <w:rsid w:val="00124F82"/>
    <w:rsid w:val="0016337A"/>
    <w:rsid w:val="00164269"/>
    <w:rsid w:val="001671A4"/>
    <w:rsid w:val="001A1BDE"/>
    <w:rsid w:val="001A7773"/>
    <w:rsid w:val="001A79A0"/>
    <w:rsid w:val="001F0876"/>
    <w:rsid w:val="001F167C"/>
    <w:rsid w:val="001F5E91"/>
    <w:rsid w:val="002077B9"/>
    <w:rsid w:val="00262D72"/>
    <w:rsid w:val="00273D2C"/>
    <w:rsid w:val="0027623C"/>
    <w:rsid w:val="00283FCC"/>
    <w:rsid w:val="00294FBB"/>
    <w:rsid w:val="002C0100"/>
    <w:rsid w:val="002C030F"/>
    <w:rsid w:val="002C2A23"/>
    <w:rsid w:val="002E45AB"/>
    <w:rsid w:val="002E5D45"/>
    <w:rsid w:val="00313693"/>
    <w:rsid w:val="00317FC1"/>
    <w:rsid w:val="00331D75"/>
    <w:rsid w:val="003479AB"/>
    <w:rsid w:val="00355362"/>
    <w:rsid w:val="00363E44"/>
    <w:rsid w:val="00381346"/>
    <w:rsid w:val="00395E86"/>
    <w:rsid w:val="003A2FD8"/>
    <w:rsid w:val="003B0E3C"/>
    <w:rsid w:val="003B40E6"/>
    <w:rsid w:val="003C3A72"/>
    <w:rsid w:val="003E528B"/>
    <w:rsid w:val="003E74FB"/>
    <w:rsid w:val="003F12AF"/>
    <w:rsid w:val="003F6E14"/>
    <w:rsid w:val="00405336"/>
    <w:rsid w:val="0044307C"/>
    <w:rsid w:val="004571D5"/>
    <w:rsid w:val="00461D81"/>
    <w:rsid w:val="0046356B"/>
    <w:rsid w:val="00477182"/>
    <w:rsid w:val="004779CB"/>
    <w:rsid w:val="004B128B"/>
    <w:rsid w:val="004C738C"/>
    <w:rsid w:val="004E42D8"/>
    <w:rsid w:val="004E7BA2"/>
    <w:rsid w:val="004F2805"/>
    <w:rsid w:val="004F7EDF"/>
    <w:rsid w:val="005001AC"/>
    <w:rsid w:val="00501FFF"/>
    <w:rsid w:val="00505F80"/>
    <w:rsid w:val="00517F8C"/>
    <w:rsid w:val="00527BFB"/>
    <w:rsid w:val="00527D71"/>
    <w:rsid w:val="00530DFE"/>
    <w:rsid w:val="00551303"/>
    <w:rsid w:val="005520A8"/>
    <w:rsid w:val="005607DD"/>
    <w:rsid w:val="00571D27"/>
    <w:rsid w:val="0058032A"/>
    <w:rsid w:val="005A558C"/>
    <w:rsid w:val="005C0AEF"/>
    <w:rsid w:val="005E28F8"/>
    <w:rsid w:val="005E6513"/>
    <w:rsid w:val="00621EDC"/>
    <w:rsid w:val="00651114"/>
    <w:rsid w:val="00653B8A"/>
    <w:rsid w:val="00664560"/>
    <w:rsid w:val="00666A7F"/>
    <w:rsid w:val="00670299"/>
    <w:rsid w:val="006772F3"/>
    <w:rsid w:val="00691985"/>
    <w:rsid w:val="006946C9"/>
    <w:rsid w:val="006A1B64"/>
    <w:rsid w:val="006B16FF"/>
    <w:rsid w:val="006B4536"/>
    <w:rsid w:val="006B53A0"/>
    <w:rsid w:val="00705DE7"/>
    <w:rsid w:val="007108F5"/>
    <w:rsid w:val="00713E5B"/>
    <w:rsid w:val="00717A5F"/>
    <w:rsid w:val="00730017"/>
    <w:rsid w:val="007402FC"/>
    <w:rsid w:val="007411A1"/>
    <w:rsid w:val="00782BC5"/>
    <w:rsid w:val="00790BA9"/>
    <w:rsid w:val="00793072"/>
    <w:rsid w:val="007D31C4"/>
    <w:rsid w:val="007D3FBB"/>
    <w:rsid w:val="007F2ACA"/>
    <w:rsid w:val="00807D35"/>
    <w:rsid w:val="00816918"/>
    <w:rsid w:val="008218C4"/>
    <w:rsid w:val="00825C67"/>
    <w:rsid w:val="00843482"/>
    <w:rsid w:val="008546BE"/>
    <w:rsid w:val="00864835"/>
    <w:rsid w:val="008654AD"/>
    <w:rsid w:val="00867A98"/>
    <w:rsid w:val="00870867"/>
    <w:rsid w:val="0087354B"/>
    <w:rsid w:val="00885C9B"/>
    <w:rsid w:val="008A3119"/>
    <w:rsid w:val="008A75E5"/>
    <w:rsid w:val="008D2DDA"/>
    <w:rsid w:val="008D5D2A"/>
    <w:rsid w:val="00905C3B"/>
    <w:rsid w:val="00913A7C"/>
    <w:rsid w:val="00914B63"/>
    <w:rsid w:val="009354F3"/>
    <w:rsid w:val="00937813"/>
    <w:rsid w:val="0094254D"/>
    <w:rsid w:val="009447DC"/>
    <w:rsid w:val="00961BA5"/>
    <w:rsid w:val="009621FA"/>
    <w:rsid w:val="009743A9"/>
    <w:rsid w:val="009947D0"/>
    <w:rsid w:val="009A5287"/>
    <w:rsid w:val="009B2AC5"/>
    <w:rsid w:val="009B7984"/>
    <w:rsid w:val="009E507D"/>
    <w:rsid w:val="009F4BED"/>
    <w:rsid w:val="009F7D93"/>
    <w:rsid w:val="00A17BF8"/>
    <w:rsid w:val="00A3403B"/>
    <w:rsid w:val="00A51A12"/>
    <w:rsid w:val="00A52CE7"/>
    <w:rsid w:val="00A627D4"/>
    <w:rsid w:val="00A639D5"/>
    <w:rsid w:val="00A74DA2"/>
    <w:rsid w:val="00A92925"/>
    <w:rsid w:val="00AB399E"/>
    <w:rsid w:val="00AC0AF2"/>
    <w:rsid w:val="00AC59D0"/>
    <w:rsid w:val="00AD16B1"/>
    <w:rsid w:val="00AD499C"/>
    <w:rsid w:val="00AE70E6"/>
    <w:rsid w:val="00B14D67"/>
    <w:rsid w:val="00B36869"/>
    <w:rsid w:val="00B43B31"/>
    <w:rsid w:val="00B46641"/>
    <w:rsid w:val="00B47CFA"/>
    <w:rsid w:val="00B57F00"/>
    <w:rsid w:val="00B70AD6"/>
    <w:rsid w:val="00B77B2A"/>
    <w:rsid w:val="00B8052F"/>
    <w:rsid w:val="00B82C22"/>
    <w:rsid w:val="00B83300"/>
    <w:rsid w:val="00B93DBA"/>
    <w:rsid w:val="00B9440A"/>
    <w:rsid w:val="00BB2D2A"/>
    <w:rsid w:val="00BC3E04"/>
    <w:rsid w:val="00BD1BA5"/>
    <w:rsid w:val="00BD58CF"/>
    <w:rsid w:val="00BF0C92"/>
    <w:rsid w:val="00C03F74"/>
    <w:rsid w:val="00C04CC1"/>
    <w:rsid w:val="00C13A27"/>
    <w:rsid w:val="00C4096C"/>
    <w:rsid w:val="00C50C6D"/>
    <w:rsid w:val="00C600D9"/>
    <w:rsid w:val="00C60D04"/>
    <w:rsid w:val="00C86988"/>
    <w:rsid w:val="00C92B22"/>
    <w:rsid w:val="00C94A42"/>
    <w:rsid w:val="00CC1384"/>
    <w:rsid w:val="00CD28DA"/>
    <w:rsid w:val="00CD3720"/>
    <w:rsid w:val="00CE2348"/>
    <w:rsid w:val="00CF1848"/>
    <w:rsid w:val="00CF5C2F"/>
    <w:rsid w:val="00D04BCF"/>
    <w:rsid w:val="00D1252E"/>
    <w:rsid w:val="00D143D9"/>
    <w:rsid w:val="00D5511B"/>
    <w:rsid w:val="00D766F1"/>
    <w:rsid w:val="00DD3769"/>
    <w:rsid w:val="00DD46FE"/>
    <w:rsid w:val="00E12905"/>
    <w:rsid w:val="00E257C8"/>
    <w:rsid w:val="00E41512"/>
    <w:rsid w:val="00E4519A"/>
    <w:rsid w:val="00E527BC"/>
    <w:rsid w:val="00E63101"/>
    <w:rsid w:val="00E64C2B"/>
    <w:rsid w:val="00E7612E"/>
    <w:rsid w:val="00E853D5"/>
    <w:rsid w:val="00E9223D"/>
    <w:rsid w:val="00E955C0"/>
    <w:rsid w:val="00E9773B"/>
    <w:rsid w:val="00EA6F42"/>
    <w:rsid w:val="00EA7BA8"/>
    <w:rsid w:val="00EB3C3E"/>
    <w:rsid w:val="00EB4706"/>
    <w:rsid w:val="00EC13A3"/>
    <w:rsid w:val="00EC7C85"/>
    <w:rsid w:val="00F125EE"/>
    <w:rsid w:val="00F12E98"/>
    <w:rsid w:val="00F20C42"/>
    <w:rsid w:val="00F22029"/>
    <w:rsid w:val="00F515FB"/>
    <w:rsid w:val="00F630EA"/>
    <w:rsid w:val="00F7007E"/>
    <w:rsid w:val="00F73193"/>
    <w:rsid w:val="00F74F95"/>
    <w:rsid w:val="00F80705"/>
    <w:rsid w:val="00F80A29"/>
    <w:rsid w:val="00FA1481"/>
    <w:rsid w:val="00FB40D8"/>
    <w:rsid w:val="00FE5AC6"/>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paragraph" w:customStyle="1" w:styleId="Authors">
    <w:name w:val="Authors"/>
    <w:basedOn w:val="Normal"/>
    <w:rsid w:val="004B128B"/>
    <w:pPr>
      <w:spacing w:before="120" w:after="360"/>
      <w:jc w:val="center"/>
    </w:pPr>
    <w:rPr>
      <w:szCs w:val="24"/>
    </w:rPr>
  </w:style>
  <w:style w:type="paragraph" w:customStyle="1" w:styleId="Head">
    <w:name w:val="Head"/>
    <w:basedOn w:val="Normal"/>
    <w:rsid w:val="004B128B"/>
    <w:pPr>
      <w:keepNext/>
      <w:spacing w:before="120" w:after="120"/>
      <w:jc w:val="center"/>
      <w:outlineLvl w:val="0"/>
    </w:pPr>
    <w:rPr>
      <w:b/>
      <w:bCs/>
      <w:kern w:val="28"/>
      <w:sz w:val="28"/>
      <w:szCs w:val="28"/>
    </w:rPr>
  </w:style>
  <w:style w:type="table" w:styleId="ListTable6Colorful">
    <w:name w:val="List Table 6 Colorful"/>
    <w:basedOn w:val="TableNormal"/>
    <w:uiPriority w:val="51"/>
    <w:rsid w:val="004B128B"/>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4B128B"/>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Content">
    <w:name w:val="SOMContent"/>
    <w:basedOn w:val="Normal"/>
    <w:rsid w:val="004B128B"/>
    <w:pPr>
      <w:spacing w:before="120"/>
    </w:pPr>
    <w:rPr>
      <w:szCs w:val="24"/>
    </w:rPr>
  </w:style>
  <w:style w:type="character" w:styleId="PlaceholderText">
    <w:name w:val="Placeholder Text"/>
    <w:basedOn w:val="DefaultParagraphFont"/>
    <w:uiPriority w:val="99"/>
    <w:semiHidden/>
    <w:rsid w:val="002762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046095">
      <w:bodyDiv w:val="1"/>
      <w:marLeft w:val="0"/>
      <w:marRight w:val="0"/>
      <w:marTop w:val="0"/>
      <w:marBottom w:val="0"/>
      <w:divBdr>
        <w:top w:val="none" w:sz="0" w:space="0" w:color="auto"/>
        <w:left w:val="none" w:sz="0" w:space="0" w:color="auto"/>
        <w:bottom w:val="none" w:sz="0" w:space="0" w:color="auto"/>
        <w:right w:val="none" w:sz="0" w:space="0" w:color="auto"/>
      </w:divBdr>
    </w:div>
    <w:div w:id="385376496">
      <w:bodyDiv w:val="1"/>
      <w:marLeft w:val="0"/>
      <w:marRight w:val="0"/>
      <w:marTop w:val="0"/>
      <w:marBottom w:val="0"/>
      <w:divBdr>
        <w:top w:val="none" w:sz="0" w:space="0" w:color="auto"/>
        <w:left w:val="none" w:sz="0" w:space="0" w:color="auto"/>
        <w:bottom w:val="none" w:sz="0" w:space="0" w:color="auto"/>
        <w:right w:val="none" w:sz="0" w:space="0" w:color="auto"/>
      </w:divBdr>
    </w:div>
    <w:div w:id="649754873">
      <w:bodyDiv w:val="1"/>
      <w:marLeft w:val="0"/>
      <w:marRight w:val="0"/>
      <w:marTop w:val="0"/>
      <w:marBottom w:val="0"/>
      <w:divBdr>
        <w:top w:val="none" w:sz="0" w:space="0" w:color="auto"/>
        <w:left w:val="none" w:sz="0" w:space="0" w:color="auto"/>
        <w:bottom w:val="none" w:sz="0" w:space="0" w:color="auto"/>
        <w:right w:val="none" w:sz="0" w:space="0" w:color="auto"/>
      </w:divBdr>
    </w:div>
    <w:div w:id="924923927">
      <w:bodyDiv w:val="1"/>
      <w:marLeft w:val="0"/>
      <w:marRight w:val="0"/>
      <w:marTop w:val="0"/>
      <w:marBottom w:val="0"/>
      <w:divBdr>
        <w:top w:val="none" w:sz="0" w:space="0" w:color="auto"/>
        <w:left w:val="none" w:sz="0" w:space="0" w:color="auto"/>
        <w:bottom w:val="none" w:sz="0" w:space="0" w:color="auto"/>
        <w:right w:val="none" w:sz="0" w:space="0" w:color="auto"/>
      </w:divBdr>
    </w:div>
    <w:div w:id="989288969">
      <w:bodyDiv w:val="1"/>
      <w:marLeft w:val="0"/>
      <w:marRight w:val="0"/>
      <w:marTop w:val="0"/>
      <w:marBottom w:val="0"/>
      <w:divBdr>
        <w:top w:val="none" w:sz="0" w:space="0" w:color="auto"/>
        <w:left w:val="none" w:sz="0" w:space="0" w:color="auto"/>
        <w:bottom w:val="none" w:sz="0" w:space="0" w:color="auto"/>
        <w:right w:val="none" w:sz="0" w:space="0" w:color="auto"/>
      </w:divBdr>
    </w:div>
    <w:div w:id="997807272">
      <w:bodyDiv w:val="1"/>
      <w:marLeft w:val="0"/>
      <w:marRight w:val="0"/>
      <w:marTop w:val="0"/>
      <w:marBottom w:val="0"/>
      <w:divBdr>
        <w:top w:val="none" w:sz="0" w:space="0" w:color="auto"/>
        <w:left w:val="none" w:sz="0" w:space="0" w:color="auto"/>
        <w:bottom w:val="none" w:sz="0" w:space="0" w:color="auto"/>
        <w:right w:val="none" w:sz="0" w:space="0" w:color="auto"/>
      </w:divBdr>
    </w:div>
    <w:div w:id="1024015132">
      <w:bodyDiv w:val="1"/>
      <w:marLeft w:val="0"/>
      <w:marRight w:val="0"/>
      <w:marTop w:val="0"/>
      <w:marBottom w:val="0"/>
      <w:divBdr>
        <w:top w:val="none" w:sz="0" w:space="0" w:color="auto"/>
        <w:left w:val="none" w:sz="0" w:space="0" w:color="auto"/>
        <w:bottom w:val="none" w:sz="0" w:space="0" w:color="auto"/>
        <w:right w:val="none" w:sz="0" w:space="0" w:color="auto"/>
      </w:divBdr>
    </w:div>
    <w:div w:id="1042677873">
      <w:bodyDiv w:val="1"/>
      <w:marLeft w:val="0"/>
      <w:marRight w:val="0"/>
      <w:marTop w:val="0"/>
      <w:marBottom w:val="0"/>
      <w:divBdr>
        <w:top w:val="none" w:sz="0" w:space="0" w:color="auto"/>
        <w:left w:val="none" w:sz="0" w:space="0" w:color="auto"/>
        <w:bottom w:val="none" w:sz="0" w:space="0" w:color="auto"/>
        <w:right w:val="none" w:sz="0" w:space="0" w:color="auto"/>
      </w:divBdr>
    </w:div>
    <w:div w:id="1059286582">
      <w:bodyDiv w:val="1"/>
      <w:marLeft w:val="0"/>
      <w:marRight w:val="0"/>
      <w:marTop w:val="0"/>
      <w:marBottom w:val="0"/>
      <w:divBdr>
        <w:top w:val="none" w:sz="0" w:space="0" w:color="auto"/>
        <w:left w:val="none" w:sz="0" w:space="0" w:color="auto"/>
        <w:bottom w:val="none" w:sz="0" w:space="0" w:color="auto"/>
        <w:right w:val="none" w:sz="0" w:space="0" w:color="auto"/>
      </w:divBdr>
    </w:div>
    <w:div w:id="1262759830">
      <w:bodyDiv w:val="1"/>
      <w:marLeft w:val="0"/>
      <w:marRight w:val="0"/>
      <w:marTop w:val="0"/>
      <w:marBottom w:val="0"/>
      <w:divBdr>
        <w:top w:val="none" w:sz="0" w:space="0" w:color="auto"/>
        <w:left w:val="none" w:sz="0" w:space="0" w:color="auto"/>
        <w:bottom w:val="none" w:sz="0" w:space="0" w:color="auto"/>
        <w:right w:val="none" w:sz="0" w:space="0" w:color="auto"/>
      </w:divBdr>
    </w:div>
    <w:div w:id="1317032503">
      <w:bodyDiv w:val="1"/>
      <w:marLeft w:val="0"/>
      <w:marRight w:val="0"/>
      <w:marTop w:val="0"/>
      <w:marBottom w:val="0"/>
      <w:divBdr>
        <w:top w:val="none" w:sz="0" w:space="0" w:color="auto"/>
        <w:left w:val="none" w:sz="0" w:space="0" w:color="auto"/>
        <w:bottom w:val="none" w:sz="0" w:space="0" w:color="auto"/>
        <w:right w:val="none" w:sz="0" w:space="0" w:color="auto"/>
      </w:divBdr>
    </w:div>
    <w:div w:id="1379628777">
      <w:bodyDiv w:val="1"/>
      <w:marLeft w:val="0"/>
      <w:marRight w:val="0"/>
      <w:marTop w:val="0"/>
      <w:marBottom w:val="0"/>
      <w:divBdr>
        <w:top w:val="none" w:sz="0" w:space="0" w:color="auto"/>
        <w:left w:val="none" w:sz="0" w:space="0" w:color="auto"/>
        <w:bottom w:val="none" w:sz="0" w:space="0" w:color="auto"/>
        <w:right w:val="none" w:sz="0" w:space="0" w:color="auto"/>
      </w:divBdr>
    </w:div>
    <w:div w:id="1455829612">
      <w:bodyDiv w:val="1"/>
      <w:marLeft w:val="0"/>
      <w:marRight w:val="0"/>
      <w:marTop w:val="0"/>
      <w:marBottom w:val="0"/>
      <w:divBdr>
        <w:top w:val="none" w:sz="0" w:space="0" w:color="auto"/>
        <w:left w:val="none" w:sz="0" w:space="0" w:color="auto"/>
        <w:bottom w:val="none" w:sz="0" w:space="0" w:color="auto"/>
        <w:right w:val="none" w:sz="0" w:space="0" w:color="auto"/>
      </w:divBdr>
    </w:div>
    <w:div w:id="1567566803">
      <w:bodyDiv w:val="1"/>
      <w:marLeft w:val="0"/>
      <w:marRight w:val="0"/>
      <w:marTop w:val="0"/>
      <w:marBottom w:val="0"/>
      <w:divBdr>
        <w:top w:val="none" w:sz="0" w:space="0" w:color="auto"/>
        <w:left w:val="none" w:sz="0" w:space="0" w:color="auto"/>
        <w:bottom w:val="none" w:sz="0" w:space="0" w:color="auto"/>
        <w:right w:val="none" w:sz="0" w:space="0" w:color="auto"/>
      </w:divBdr>
    </w:div>
    <w:div w:id="1658680256">
      <w:bodyDiv w:val="1"/>
      <w:marLeft w:val="0"/>
      <w:marRight w:val="0"/>
      <w:marTop w:val="0"/>
      <w:marBottom w:val="0"/>
      <w:divBdr>
        <w:top w:val="none" w:sz="0" w:space="0" w:color="auto"/>
        <w:left w:val="none" w:sz="0" w:space="0" w:color="auto"/>
        <w:bottom w:val="none" w:sz="0" w:space="0" w:color="auto"/>
        <w:right w:val="none" w:sz="0" w:space="0" w:color="auto"/>
      </w:divBdr>
    </w:div>
    <w:div w:id="1755473498">
      <w:bodyDiv w:val="1"/>
      <w:marLeft w:val="0"/>
      <w:marRight w:val="0"/>
      <w:marTop w:val="0"/>
      <w:marBottom w:val="0"/>
      <w:divBdr>
        <w:top w:val="none" w:sz="0" w:space="0" w:color="auto"/>
        <w:left w:val="none" w:sz="0" w:space="0" w:color="auto"/>
        <w:bottom w:val="none" w:sz="0" w:space="0" w:color="auto"/>
        <w:right w:val="none" w:sz="0" w:space="0" w:color="auto"/>
      </w:divBdr>
    </w:div>
    <w:div w:id="1789659667">
      <w:bodyDiv w:val="1"/>
      <w:marLeft w:val="0"/>
      <w:marRight w:val="0"/>
      <w:marTop w:val="0"/>
      <w:marBottom w:val="0"/>
      <w:divBdr>
        <w:top w:val="none" w:sz="0" w:space="0" w:color="auto"/>
        <w:left w:val="none" w:sz="0" w:space="0" w:color="auto"/>
        <w:bottom w:val="none" w:sz="0" w:space="0" w:color="auto"/>
        <w:right w:val="none" w:sz="0" w:space="0" w:color="auto"/>
      </w:divBdr>
    </w:div>
    <w:div w:id="2112388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60DDB-96DD-DA4F-9414-4411AB08A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9</Pages>
  <Words>2027</Words>
  <Characters>12754</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475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chn off29</cp:lastModifiedBy>
  <cp:revision>15</cp:revision>
  <cp:lastPrinted>2018-01-11T19:53:00Z</cp:lastPrinted>
  <dcterms:created xsi:type="dcterms:W3CDTF">2020-04-06T19:32:00Z</dcterms:created>
  <dcterms:modified xsi:type="dcterms:W3CDTF">2020-08-29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dDKJPj8"/&gt;&lt;style id="http://www.zotero.org/styles/vancouver" locale="en-US" hasBibliography="1" bibliographyStyleHasBeenSet="0"/&gt;&lt;prefs&gt;&lt;pref name="fieldType" value="Field"/&gt;&lt;/prefs&gt;&lt;/data&gt;</vt:lpwstr>
  </property>
</Properties>
</file>